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413C7D" w14:textId="77777777" w:rsidR="00F2137E" w:rsidRDefault="007A677C" w:rsidP="007A677C">
      <w:pPr>
        <w:pStyle w:val="Rubrik1"/>
        <w:rPr>
          <w:lang w:val="en-US"/>
        </w:rPr>
      </w:pPr>
      <w:r w:rsidRPr="007A677C">
        <w:rPr>
          <w:lang w:val="en-US"/>
        </w:rPr>
        <w:t>Autoregressive models</w:t>
      </w:r>
    </w:p>
    <w:bookmarkStart w:id="0" w:name="_GoBack"/>
    <w:bookmarkEnd w:id="0"/>
    <w:p w14:paraId="2DBA5A48" w14:textId="5C4C0A14" w:rsidR="000F6DBB" w:rsidRDefault="00ED468D" w:rsidP="00ED468D">
      <w:pPr>
        <w:rPr>
          <w:lang w:val="en-US"/>
        </w:rPr>
      </w:pP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0F6DBB">
        <w:rPr>
          <w:lang w:val="en-US"/>
        </w:rPr>
        <w:t>= realized population density</w:t>
      </w:r>
    </w:p>
    <w:p w14:paraId="612651F3" w14:textId="7B6FEC8E" w:rsidR="000F6DB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1622B04C" w14:textId="5820F636" w:rsidR="00C045CC" w:rsidRDefault="00ED468D" w:rsidP="00ED468D">
      <w:pPr>
        <w:rPr>
          <w:lang w:val="en-US"/>
        </w:rPr>
      </w:pP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</m:oMath>
      <w:r w:rsidR="00C045CC">
        <w:rPr>
          <w:lang w:val="en-US"/>
        </w:rPr>
        <w:t>= direct density-dependence</w:t>
      </w:r>
    </w:p>
    <w:p w14:paraId="4BD1FEFE" w14:textId="63A508EA" w:rsidR="00C045CC" w:rsidRDefault="00ED468D" w:rsidP="00ED468D">
      <w:pPr>
        <w:rPr>
          <w:lang w:val="en-US"/>
        </w:rPr>
      </w:pP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 w:rsidR="00C045CC">
        <w:rPr>
          <w:lang w:val="en-US"/>
        </w:rPr>
        <w:t>= delayed density-dependence</w:t>
      </w:r>
    </w:p>
    <w:p w14:paraId="523036A1" w14:textId="5090BB1F" w:rsidR="002501E8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1EACAEF5" w14:textId="77777777" w:rsidR="00D212BE" w:rsidRDefault="00D212BE" w:rsidP="00C045CC">
      <w:pPr>
        <w:rPr>
          <w:lang w:val="en-US"/>
        </w:rPr>
      </w:pPr>
      <w:r>
        <w:rPr>
          <w:lang w:val="en-US"/>
        </w:rPr>
        <w:t>Example, the Ricker-model:</w:t>
      </w:r>
    </w:p>
    <w:p w14:paraId="61C0B921" w14:textId="748D675D" w:rsidR="00D212BE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r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/K</m:t>
              </m:r>
            </m:e>
          </m:d>
          <m:r>
            <w:rPr>
              <w:rFonts w:ascii="Cambria Math"/>
              <w:lang w:val="en-US"/>
            </w:rPr>
            <m:t>)</m:t>
          </m:r>
        </m:oMath>
      </m:oMathPara>
    </w:p>
    <w:p w14:paraId="398B15CF" w14:textId="119BFC5F" w:rsidR="001B3768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27D0727A" w14:textId="77777777" w:rsidR="00BD230D" w:rsidRDefault="00BD230D" w:rsidP="00C045CC">
      <w:pPr>
        <w:rPr>
          <w:lang w:val="en-US"/>
        </w:rPr>
      </w:pPr>
      <w:r>
        <w:rPr>
          <w:lang w:val="en-US"/>
        </w:rPr>
        <w:t xml:space="preserve">See Box 2.1, p. 17 in </w:t>
      </w:r>
      <w:r w:rsidR="00C227FC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anta&lt;/Author&gt;&lt;Year&gt;2006&lt;/Year&gt;&lt;RecNum&gt;2979&lt;/RecNum&gt;&lt;DisplayText&gt;(Ranta&lt;style face="italic"&gt; et al.&lt;/style&gt; 2006)&lt;/DisplayText&gt;&lt;record&gt;&lt;rec-number&gt;2979&lt;/rec-number&gt;&lt;foreign-keys&gt;&lt;key app="EN" db-id="we9t9aefa25deceztf0pprsz90pr95wp0r0t"&gt;2979&lt;/key&gt;&lt;/foreign-keys&gt;&lt;ref-type name="Book"&gt;6&lt;/ref-type&gt;&lt;contributors&gt;&lt;authors&gt;&lt;author&gt;Ranta, E.&lt;/author&gt;&lt;author&gt;Lundberg, P.&lt;/author&gt;&lt;author&gt;Kaitala, V.&lt;/author&gt;&lt;/authors&gt;&lt;/contributors&gt;&lt;titles&gt;&lt;title&gt;Ecology of Populations&lt;/title&gt;&lt;/titles&gt;&lt;dates&gt;&lt;year&gt;2006&lt;/year&gt;&lt;/dates&gt;&lt;pub-location&gt;Cambridge&lt;/pub-location&gt;&lt;publisher&gt;Cambridge University Press&lt;/publisher&gt;&lt;urls&gt;&lt;pdf-urls&gt;&lt;url&gt;C:\WORK\REFERENSER\pdfs\-= Book =-\Data analysis, Modelling &amp;amp; Statistics\Ranta et al 2006 Ecology of Populations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0" w:tooltip="Ranta, 2006 #2979" w:history="1">
        <w:r w:rsidR="00A2325E">
          <w:rPr>
            <w:noProof/>
            <w:lang w:val="en-US"/>
          </w:rPr>
          <w:t>Ranta</w:t>
        </w:r>
        <w:r w:rsidR="00A2325E" w:rsidRPr="00BD230D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2006</w:t>
        </w:r>
      </w:hyperlink>
      <w:r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</w:p>
    <w:p w14:paraId="02C488B7" w14:textId="0527387F" w:rsidR="00D212BE" w:rsidRPr="000F6DBB" w:rsidRDefault="00D212BE" w:rsidP="00ED468D">
      <w:pPr>
        <w:rPr>
          <w:lang w:val="en-US"/>
        </w:rPr>
      </w:pPr>
      <w:r>
        <w:rPr>
          <w:lang w:val="en-US"/>
        </w:rPr>
        <w:t>Writing</w:t>
      </w:r>
      <m:oMath>
        <m:func>
          <m:funcPr>
            <m:ctrlPr>
              <w:rPr>
                <w:rFonts w:asci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)=</m:t>
        </m:r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>
        <w:rPr>
          <w:lang w:val="en-US"/>
        </w:rPr>
        <w:t>and</w:t>
      </w:r>
      <m:oMath>
        <m:func>
          <m:funcPr>
            <m:ctrlPr>
              <w:rPr>
                <w:rFonts w:asci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r>
          <w:rPr>
            <w:rFonts w:ascii="Cambria Math"/>
            <w:lang w:val="en-US"/>
          </w:rPr>
          <m:t>f(N))=g(X)</m:t>
        </m:r>
      </m:oMath>
      <w:r>
        <w:rPr>
          <w:lang w:val="en-US"/>
        </w:rPr>
        <w:t>,we obtain:</w:t>
      </w:r>
    </w:p>
    <w:p w14:paraId="48BD9884" w14:textId="08B32696" w:rsidR="00C045CC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2C90D719" w14:textId="539D8884" w:rsidR="008F3D06" w:rsidRPr="00B56FEE" w:rsidRDefault="00ED468D" w:rsidP="00ED468D">
      <w:pPr>
        <w:rPr>
          <w:position w:val="-14"/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g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4B98AE14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One trophic level</w:t>
      </w:r>
    </w:p>
    <w:p w14:paraId="3B5B007F" w14:textId="77777777" w:rsidR="00751F95" w:rsidRPr="00751F95" w:rsidRDefault="007A677C" w:rsidP="00751F95">
      <w:pPr>
        <w:pStyle w:val="Rubrik3"/>
        <w:rPr>
          <w:lang w:val="en-US"/>
        </w:rPr>
      </w:pPr>
      <w:r w:rsidRPr="007A677C">
        <w:rPr>
          <w:lang w:val="en-US"/>
        </w:rPr>
        <w:t>Log-linear</w:t>
      </w:r>
    </w:p>
    <w:p w14:paraId="2D2EC9B3" w14:textId="77777777" w:rsidR="00751F95" w:rsidRPr="00ED3959" w:rsidRDefault="00751F95" w:rsidP="00751F95">
      <w:pPr>
        <w:pStyle w:val="Rubrik4"/>
        <w:rPr>
          <w:lang w:val="en-US"/>
        </w:rPr>
      </w:pPr>
      <w:r w:rsidRPr="00ED3959">
        <w:rPr>
          <w:lang w:val="en-US"/>
        </w:rPr>
        <w:t xml:space="preserve">First-order auto-regressive model, </w:t>
      </w:r>
      <w:proofErr w:type="gramStart"/>
      <w:r w:rsidRPr="00ED3959">
        <w:rPr>
          <w:lang w:val="en-US"/>
        </w:rPr>
        <w:t>AR(</w:t>
      </w:r>
      <w:proofErr w:type="gramEnd"/>
      <w:r w:rsidRPr="00ED3959">
        <w:rPr>
          <w:lang w:val="en-US"/>
        </w:rPr>
        <w:t>1)</w:t>
      </w:r>
    </w:p>
    <w:p w14:paraId="76FCAF64" w14:textId="77777777" w:rsidR="00751F95" w:rsidRPr="00751F95" w:rsidRDefault="00751F95" w:rsidP="00751F95">
      <w:pPr>
        <w:rPr>
          <w:lang w:val="en-US"/>
        </w:rPr>
      </w:pPr>
    </w:p>
    <w:p w14:paraId="56E18796" w14:textId="69859DBB" w:rsidR="00751F95" w:rsidRPr="00751F95" w:rsidRDefault="00751F95" w:rsidP="00ED468D">
      <w:pPr>
        <w:rPr>
          <w:lang w:val="en-US"/>
        </w:rPr>
      </w:pPr>
      <w:r w:rsidRPr="00751F95">
        <w:rPr>
          <w:lang w:val="en-US"/>
        </w:rPr>
        <w:t xml:space="preserve">Let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 xml:space="preserve">= abundance, and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= log(abundance)</w:t>
      </w:r>
    </w:p>
    <w:p w14:paraId="251B73DD" w14:textId="3EBC0C88" w:rsidR="00751F95" w:rsidRPr="00751F95" w:rsidRDefault="00ED468D" w:rsidP="00ED468D">
      <w:pPr>
        <w:rPr>
          <w:lang w:val="en-US"/>
        </w:rPr>
      </w:pP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D323E2">
        <w:rPr>
          <w:lang w:val="en-US"/>
        </w:rPr>
        <w:t xml:space="preserve">, </w:t>
      </w:r>
      <w:proofErr w:type="gramStart"/>
      <w:r w:rsidR="00751F95" w:rsidRPr="00751F95">
        <w:rPr>
          <w:lang w:val="en-US"/>
        </w:rPr>
        <w:t>log(</w:t>
      </w:r>
      <w:proofErr w:type="gramEnd"/>
      <w:r w:rsidR="00751F95" w:rsidRPr="00751F95">
        <w:rPr>
          <w:lang w:val="en-US"/>
        </w:rPr>
        <w:t>reproductive rate), is then defined as:</w:t>
      </w:r>
    </w:p>
    <w:p w14:paraId="2938AE1E" w14:textId="0DF5C579" w:rsidR="00751F95" w:rsidRPr="00A86DC9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7E7C7DA6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Assume that the recruitment at time </w:t>
      </w:r>
      <w:proofErr w:type="spellStart"/>
      <w:r w:rsidRPr="00751F95">
        <w:rPr>
          <w:i/>
          <w:lang w:val="en-US"/>
        </w:rPr>
        <w:t>t</w:t>
      </w:r>
      <w:proofErr w:type="spellEnd"/>
      <w:r w:rsidRPr="00751F95">
        <w:rPr>
          <w:lang w:val="en-US"/>
        </w:rPr>
        <w:t xml:space="preserve"> depends linearly on the density in the previous time step,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>:</w:t>
      </w:r>
    </w:p>
    <w:p w14:paraId="08ED57D2" w14:textId="46743345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144ED95A" w14:textId="77777777" w:rsidR="00751F95" w:rsidRPr="00A86DC9" w:rsidRDefault="00751F95" w:rsidP="00751F95">
      <w:proofErr w:type="spellStart"/>
      <w:r w:rsidRPr="00A86DC9">
        <w:t>Replace</w:t>
      </w:r>
      <w:proofErr w:type="spellEnd"/>
      <w:r w:rsidRPr="00A86DC9">
        <w:t xml:space="preserve"> </w:t>
      </w:r>
      <w:proofErr w:type="spellStart"/>
      <w:r w:rsidRPr="00A86DC9">
        <w:t>R</w:t>
      </w:r>
      <w:r w:rsidRPr="00A86DC9">
        <w:rPr>
          <w:vertAlign w:val="subscript"/>
        </w:rPr>
        <w:t>t</w:t>
      </w:r>
      <w:proofErr w:type="spellEnd"/>
      <w:r>
        <w:t>:</w:t>
      </w:r>
    </w:p>
    <w:p w14:paraId="2FF4FECE" w14:textId="4EA0966F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64DFE5A6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Move everything in time one step:</w:t>
      </w:r>
    </w:p>
    <w:p w14:paraId="7C79EFB6" w14:textId="244EF5FB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6CEE1439" w14:textId="77777777" w:rsidR="00751F95" w:rsidRDefault="00751F95" w:rsidP="00751F95">
      <w:proofErr w:type="spellStart"/>
      <w:r>
        <w:t>Collect</w:t>
      </w:r>
      <w:proofErr w:type="spellEnd"/>
      <w:r>
        <w:t xml:space="preserve"> terms and </w:t>
      </w:r>
      <w:proofErr w:type="spellStart"/>
      <w:r>
        <w:t>rearrange</w:t>
      </w:r>
      <w:proofErr w:type="spellEnd"/>
      <w:r>
        <w:t>:</w:t>
      </w:r>
    </w:p>
    <w:p w14:paraId="048AB955" w14:textId="7D46FA79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58F4B7A3" w14:textId="199D734B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3F35C62D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 xml:space="preserve">Second order auto-regressive model, </w:t>
      </w:r>
      <w:proofErr w:type="gramStart"/>
      <w:r w:rsidRPr="00751F95">
        <w:rPr>
          <w:lang w:val="en-US"/>
        </w:rPr>
        <w:t>AR(</w:t>
      </w:r>
      <w:proofErr w:type="gramEnd"/>
      <w:r w:rsidRPr="00751F95">
        <w:rPr>
          <w:lang w:val="en-US"/>
        </w:rPr>
        <w:t>2)</w:t>
      </w:r>
    </w:p>
    <w:p w14:paraId="0D007DA6" w14:textId="77777777" w:rsidR="00751F95" w:rsidRPr="00751F95" w:rsidRDefault="00751F95" w:rsidP="00751F95">
      <w:pPr>
        <w:rPr>
          <w:lang w:val="en-US"/>
        </w:rPr>
      </w:pPr>
    </w:p>
    <w:p w14:paraId="66E0FFDA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By using the same logic, we can develop a model where reproductive rate depends on both direct and delayed density-dependence:</w:t>
      </w:r>
    </w:p>
    <w:p w14:paraId="60C43106" w14:textId="77777777" w:rsidR="00751F95" w:rsidRPr="00EE1EFF" w:rsidRDefault="00751F95" w:rsidP="00751F95">
      <w:proofErr w:type="spellStart"/>
      <w:r>
        <w:t>Reproductive</w:t>
      </w:r>
      <w:proofErr w:type="spellEnd"/>
      <w:r>
        <w:t xml:space="preserve"> rate is </w:t>
      </w:r>
      <w:proofErr w:type="spellStart"/>
      <w:r>
        <w:t>again</w:t>
      </w:r>
      <w:proofErr w:type="spellEnd"/>
      <w:r>
        <w:t>:</w:t>
      </w:r>
    </w:p>
    <w:p w14:paraId="6199A36C" w14:textId="2FAF91C5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5E1F43D1" w14:textId="77777777" w:rsidR="00751F95" w:rsidRDefault="00751F95" w:rsidP="00751F95">
      <w:r w:rsidRPr="00751F95">
        <w:rPr>
          <w:lang w:val="en-US"/>
        </w:rPr>
        <w:t xml:space="preserve">Now, let’s assume that reproductive rate depends also on density x at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 xml:space="preserve">. </w:t>
      </w:r>
      <w:proofErr w:type="spellStart"/>
      <w:r>
        <w:t>Then</w:t>
      </w:r>
      <w:proofErr w:type="spellEnd"/>
    </w:p>
    <w:p w14:paraId="7079A41B" w14:textId="3784537D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05999154" w14:textId="77777777" w:rsidR="00751F95" w:rsidRPr="00EE1EFF" w:rsidRDefault="00751F95" w:rsidP="00751F95">
      <w:proofErr w:type="spellStart"/>
      <w:r>
        <w:t>Replace</w:t>
      </w:r>
      <w:proofErr w:type="spellEnd"/>
      <w:r>
        <w:t xml:space="preserve"> </w:t>
      </w:r>
      <w:proofErr w:type="spellStart"/>
      <w:r>
        <w:t>R</w:t>
      </w:r>
      <w:r w:rsidRPr="00EE1EFF">
        <w:rPr>
          <w:vertAlign w:val="subscript"/>
        </w:rPr>
        <w:t>t</w:t>
      </w:r>
      <w:proofErr w:type="spellEnd"/>
      <w:r>
        <w:t>:</w:t>
      </w:r>
    </w:p>
    <w:p w14:paraId="6F68FE2F" w14:textId="306C16FE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29EC3388" w14:textId="77777777" w:rsidR="00751F95" w:rsidRDefault="00751F95" w:rsidP="00751F95">
      <w:proofErr w:type="spellStart"/>
      <w:r>
        <w:t>Move</w:t>
      </w:r>
      <w:proofErr w:type="spellEnd"/>
      <w:r>
        <w:t xml:space="preserve"> </w:t>
      </w:r>
      <w:proofErr w:type="spellStart"/>
      <w:r>
        <w:t>everything</w:t>
      </w:r>
      <w:proofErr w:type="spellEnd"/>
      <w:r>
        <w:t xml:space="preserve"> in </w:t>
      </w:r>
      <w:proofErr w:type="spellStart"/>
      <w:r>
        <w:t>time</w:t>
      </w:r>
      <w:proofErr w:type="spellEnd"/>
      <w:r>
        <w:t>:</w:t>
      </w:r>
    </w:p>
    <w:p w14:paraId="6581B5F4" w14:textId="7B46E42C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C2E51C5" w14:textId="77777777" w:rsidR="00751F95" w:rsidRDefault="00751F95" w:rsidP="00751F95">
      <w:proofErr w:type="spellStart"/>
      <w:r>
        <w:t>Collect</w:t>
      </w:r>
      <w:proofErr w:type="spellEnd"/>
      <w:r>
        <w:t xml:space="preserve"> terms and </w:t>
      </w:r>
      <w:proofErr w:type="spellStart"/>
      <w:r>
        <w:t>rearrange</w:t>
      </w:r>
      <w:proofErr w:type="spellEnd"/>
      <w:r>
        <w:t>:</w:t>
      </w:r>
    </w:p>
    <w:p w14:paraId="5803BD45" w14:textId="099F5885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2280DD94" w14:textId="5DD5FF16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44C1449E" w14:textId="77777777" w:rsidR="00751F95" w:rsidRDefault="00751F95" w:rsidP="00751F95"/>
    <w:p w14:paraId="457230AC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The </w:t>
      </w:r>
      <w:proofErr w:type="gramStart"/>
      <w:r w:rsidRPr="00751F95">
        <w:rPr>
          <w:lang w:val="en-US"/>
        </w:rPr>
        <w:t>AR(</w:t>
      </w:r>
      <w:proofErr w:type="gramEnd"/>
      <w:r w:rsidRPr="00751F95">
        <w:rPr>
          <w:lang w:val="en-US"/>
        </w:rPr>
        <w:t xml:space="preserve">2) model is usually expressed as (assuming that residuals are normally distributed with zero mean, and standard deviation </w:t>
      </w:r>
      <w:r>
        <w:t>σ</w:t>
      </w:r>
      <w:r w:rsidRPr="00751F95">
        <w:rPr>
          <w:lang w:val="en-US"/>
        </w:rPr>
        <w:t>):</w:t>
      </w:r>
    </w:p>
    <w:p w14:paraId="48C21711" w14:textId="684DD7EE" w:rsidR="00751F95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58FBC62F" w14:textId="77777777" w:rsidR="00751F95" w:rsidRDefault="00751F95" w:rsidP="00751F95">
      <w:r>
        <w:t>or</w:t>
      </w:r>
    </w:p>
    <w:p w14:paraId="4DEEDF33" w14:textId="328E920F" w:rsidR="00751F95" w:rsidRDefault="00ED468D" w:rsidP="00ED468D">
      <m:oMathPara>
        <m:oMath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5FF59778" w14:textId="0C46569E" w:rsidR="00751F95" w:rsidRPr="00751F95" w:rsidRDefault="00751F95" w:rsidP="00ED468D">
      <w:pPr>
        <w:rPr>
          <w:lang w:val="en-US"/>
        </w:rPr>
      </w:pPr>
      <w:r w:rsidRPr="00751F95">
        <w:rPr>
          <w:lang w:val="en-US"/>
        </w:rPr>
        <w:t xml:space="preserve">where </w:t>
      </w:r>
      <w:r>
        <w:rPr>
          <w:i/>
        </w:rPr>
        <w:t>μ</w:t>
      </w:r>
      <w:r w:rsidRPr="00751F95">
        <w:rPr>
          <w:i/>
          <w:lang w:val="en-US"/>
        </w:rPr>
        <w:t xml:space="preserve"> </w:t>
      </w:r>
      <w:r w:rsidRPr="00751F95">
        <w:rPr>
          <w:lang w:val="en-US"/>
        </w:rPr>
        <w:t>is the mean of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.</w:t>
      </w:r>
    </w:p>
    <w:p w14:paraId="6BC0BEAB" w14:textId="77777777" w:rsidR="00751F95" w:rsidRPr="00751F95" w:rsidRDefault="00ED3959" w:rsidP="00751F95">
      <w:pPr>
        <w:rPr>
          <w:lang w:val="en-US"/>
        </w:rPr>
      </w:pPr>
      <w:r>
        <w:rPr>
          <w:lang w:val="en-US"/>
        </w:rPr>
        <w:t>Note relation between carry-over effects and delayed density-dependence.</w:t>
      </w:r>
    </w:p>
    <w:p w14:paraId="5C5F8B6C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>Relationship between intercept a</w:t>
      </w:r>
      <w:r w:rsidRPr="00751F95">
        <w:rPr>
          <w:vertAlign w:val="subscript"/>
          <w:lang w:val="en-US"/>
        </w:rPr>
        <w:t>0</w:t>
      </w:r>
      <w:r w:rsidRPr="00751F95">
        <w:rPr>
          <w:lang w:val="en-US"/>
        </w:rPr>
        <w:t xml:space="preserve"> of an autoregressive model and the mean </w:t>
      </w:r>
      <w:r w:rsidRPr="00EC26A0">
        <w:t>μ</w:t>
      </w:r>
      <w:r w:rsidRPr="00751F95">
        <w:rPr>
          <w:lang w:val="en-US"/>
        </w:rPr>
        <w:t xml:space="preserve"> of time series x:</w:t>
      </w:r>
    </w:p>
    <w:p w14:paraId="58749E40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(Exemplified here for an AR2-process)</w:t>
      </w:r>
    </w:p>
    <w:p w14:paraId="0CE7EC4C" w14:textId="73519DB2" w:rsidR="00751F95" w:rsidRDefault="00ED468D" w:rsidP="00ED468D">
      <m:oMathPara>
        <m:oMath>
          <m:r>
            <w:rPr>
              <w:rFonts w:ascii="Cambria Math"/>
            </w:rPr>
            <w:lastRenderedPageBreak/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</m:t>
          </m:r>
          <m: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1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=</m:t>
          </m:r>
          <m: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[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]</m:t>
          </m:r>
          <m: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860DA6E" w14:textId="38DEDC36" w:rsidR="00751F95" w:rsidRDefault="00751F95" w:rsidP="00ED468D">
      <w:pPr>
        <w:rPr>
          <w:lang w:val="en-US"/>
        </w:rPr>
      </w:pPr>
      <w:r w:rsidRPr="00751F95">
        <w:rPr>
          <w:lang w:val="en-US"/>
        </w:rPr>
        <w:t xml:space="preserve">The intercept is therefore </w:t>
      </w:r>
      <m:oMath>
        <m:sSub>
          <m:sSubPr>
            <m:ctrlPr>
              <w:rPr>
                <w:rFonts w:asci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0</m:t>
            </m:r>
          </m:sub>
        </m:sSub>
        <m:r>
          <w:rPr>
            <w:rFonts w:ascii="Cambria Math"/>
          </w:rPr>
          <m:t>=μ[</m:t>
        </m:r>
        <m:r>
          <w:rPr>
            <w:rFonts w:ascii="Cambria Math"/>
          </w:rPr>
          <m:t>-</m:t>
        </m:r>
        <m:r>
          <w:rPr>
            <w:rFonts w:ascii="Cambria Math"/>
          </w:rPr>
          <m:t>(</m:t>
        </m:r>
        <m:sSub>
          <m:sSubPr>
            <m:ctrlPr>
              <w:rPr>
                <w:rFonts w:asci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1</m:t>
            </m:r>
          </m:sub>
        </m:sSub>
        <m:r>
          <w:rPr>
            <w:rFonts w:ascii="Cambria Math"/>
          </w:rPr>
          <m:t>+</m:t>
        </m:r>
        <m:sSub>
          <m:sSubPr>
            <m:ctrlPr>
              <w:rPr>
                <w:rFonts w:asci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2</m:t>
            </m:r>
          </m:sub>
        </m:sSub>
        <m:r>
          <w:rPr>
            <w:rFonts w:ascii="Cambria Math"/>
          </w:rPr>
          <m:t>)]</m:t>
        </m:r>
      </m:oMath>
      <w:r w:rsidRPr="00751F95">
        <w:rPr>
          <w:lang w:val="en-US"/>
        </w:rPr>
        <w:t>.</w:t>
      </w:r>
    </w:p>
    <w:p w14:paraId="76A877FD" w14:textId="77777777" w:rsidR="00D323E2" w:rsidRDefault="00D323E2" w:rsidP="00751F95">
      <w:pPr>
        <w:rPr>
          <w:lang w:val="en-US"/>
        </w:rPr>
      </w:pPr>
      <w:r>
        <w:rPr>
          <w:lang w:val="en-US"/>
        </w:rPr>
        <w:t>More general</w:t>
      </w:r>
    </w:p>
    <w:p w14:paraId="3810106F" w14:textId="2F8B2A3A" w:rsidR="00D323E2" w:rsidRPr="00751F95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</m:t>
          </m:r>
          <m:d>
            <m:dPr>
              <m:ctrlPr>
                <w:rPr>
                  <w:rFonts w:asci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,...,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p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</m:oMath>
      </m:oMathPara>
    </w:p>
    <w:p w14:paraId="5B533EF9" w14:textId="77777777" w:rsidR="00751F95" w:rsidRPr="00751F95" w:rsidRDefault="00751F95" w:rsidP="00751F95">
      <w:pPr>
        <w:rPr>
          <w:lang w:val="en-US"/>
        </w:rPr>
      </w:pPr>
    </w:p>
    <w:p w14:paraId="23A3CFB1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Estimating parameters</w:t>
      </w:r>
    </w:p>
    <w:p w14:paraId="5E638F18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Deviation from mean(s)</w:t>
      </w:r>
    </w:p>
    <w:p w14:paraId="2C7564BC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Intercept(s)</w:t>
      </w:r>
    </w:p>
    <w:p w14:paraId="2EA6520C" w14:textId="77777777" w:rsidR="00751F95" w:rsidRPr="00751F95" w:rsidRDefault="00751F95" w:rsidP="00751F95">
      <w:pPr>
        <w:rPr>
          <w:lang w:val="en-US"/>
        </w:rPr>
      </w:pPr>
    </w:p>
    <w:p w14:paraId="3DA6505B" w14:textId="77777777" w:rsidR="00751F95" w:rsidRPr="00751F95" w:rsidRDefault="00751F95" w:rsidP="00751F95">
      <w:pPr>
        <w:rPr>
          <w:lang w:val="en-US"/>
        </w:rPr>
      </w:pPr>
    </w:p>
    <w:p w14:paraId="30657D2A" w14:textId="553BAD4B" w:rsidR="00A85D59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407F8063" w14:textId="26BB31E4" w:rsidR="00A85D59" w:rsidRPr="00A85D59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766D1E6B" w14:textId="0A68E718" w:rsidR="000F6DB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5334E183" w14:textId="3A194375" w:rsidR="004103A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2EBC3522" w14:textId="2F8557B3" w:rsidR="000F6DB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054F2B54" w14:textId="0EA0261B" w:rsidR="003B34D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(1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ε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493DDE0D" w14:textId="3B3A24B5" w:rsidR="00CF4F6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657C7CD3" w14:textId="23142ABB" w:rsidR="00CF4F6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73CD9E44" w14:textId="5BDC2F04" w:rsidR="000F6DBB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(1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323D7AF5" w14:textId="689A5BCE" w:rsidR="004103A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  <m:ctrlPr>
                <w:rPr>
                  <w:rFonts w:ascii="Cambria Math"/>
                  <w:i/>
                  <w:lang w:val="en-US"/>
                </w:rPr>
              </m:ctrlPr>
            </m:e>
          </m:d>
        </m:oMath>
      </m:oMathPara>
    </w:p>
    <w:p w14:paraId="7BA2E457" w14:textId="509B7696" w:rsidR="00B7522F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μ</m:t>
          </m:r>
        </m:oMath>
      </m:oMathPara>
    </w:p>
    <w:p w14:paraId="331EC78E" w14:textId="46317E9F" w:rsidR="00B7522F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sSup>
            <m:sSupPr>
              <m:ctrlPr>
                <w:rPr>
                  <w:rFonts w:asci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e</m:t>
              </m:r>
            </m:e>
            <m:sup>
              <m:r>
                <w:rPr>
                  <w:rFonts w:ascii="Cambria Math"/>
                  <w:lang w:val="en-US"/>
                </w:rPr>
                <m:t>μ+0.5</m:t>
              </m:r>
              <m:r>
                <w:rPr>
                  <w:rFonts w:ascii="Cambria Math" w:hAnsi="Cambria Math" w:cs="Cambria Math"/>
                  <w:lang w:val="en-US"/>
                </w:rPr>
                <m:t>⋅</m:t>
              </m:r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  <m:ctrlPr>
                <w:rPr>
                  <w:rFonts w:ascii="Cambria Math" w:hAnsi="Cambria Math"/>
                  <w:i/>
                  <w:lang w:val="en-US"/>
                </w:rPr>
              </m:ctrlPr>
            </m:sup>
          </m:sSup>
        </m:oMath>
      </m:oMathPara>
    </w:p>
    <w:p w14:paraId="3EDA666E" w14:textId="720F80F2" w:rsidR="00B7522F" w:rsidRDefault="00ED468D" w:rsidP="00ED468D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/>
              <w:lang w:val="en-US"/>
            </w:rPr>
            <m:t>=</m:t>
          </m:r>
          <m:sSubSup>
            <m:sSubSupPr>
              <m:ctrlPr>
                <w:rPr>
                  <w:rFonts w:asci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)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5B986D9D" w14:textId="70FB7ADB" w:rsidR="006C5DB3" w:rsidRDefault="00ED468D" w:rsidP="00ED468D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ε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hAnsi="Cambria Math" w:cs="Cambria Math"/>
                  <w:lang w:val="en-US"/>
                </w:rPr>
                <m:t>⋅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</m:oMath>
      </m:oMathPara>
    </w:p>
    <w:p w14:paraId="01B21035" w14:textId="77777777" w:rsidR="006C5DB3" w:rsidRDefault="006C5DB3">
      <w:pPr>
        <w:rPr>
          <w:lang w:val="en-US"/>
        </w:rPr>
      </w:pPr>
    </w:p>
    <w:p w14:paraId="27247182" w14:textId="24D9B899" w:rsidR="006C5DB3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(1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3C23612B" w14:textId="753EB281" w:rsidR="008A5C97" w:rsidRDefault="008A5C97" w:rsidP="00ED468D">
      <w:pPr>
        <w:rPr>
          <w:lang w:val="en-US"/>
        </w:rPr>
      </w:pPr>
      <w:r>
        <w:rPr>
          <w:lang w:val="en-US"/>
        </w:rPr>
        <w:t xml:space="preserve">Solving the characteristic </w:t>
      </w:r>
      <w:r w:rsidR="003F72F4">
        <w:rPr>
          <w:lang w:val="en-US"/>
        </w:rPr>
        <w:t xml:space="preserve">equation </w:t>
      </w:r>
      <m:oMath>
        <m:r>
          <w:rPr>
            <w:rFonts w:ascii="Cambria Math"/>
            <w:lang w:val="en-US"/>
          </w:rPr>
          <m:t>1</m:t>
        </m:r>
        <m:r>
          <w:rPr>
            <w:rFonts w:ascii="Cambria Math"/>
            <w:lang w:val="en-US"/>
          </w:rPr>
          <m:t>-</m:t>
        </m:r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x</m:t>
        </m:r>
        <m:r>
          <w:rPr>
            <w:rFonts w:ascii="Cambria Math"/>
            <w:lang w:val="en-US"/>
          </w:rPr>
          <m:t>-</m:t>
        </m:r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  <m:sSup>
          <m:sSupPr>
            <m:ctrlPr>
              <w:rPr>
                <w:rFonts w:asci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x</m:t>
            </m:r>
          </m:e>
          <m:sup>
            <m:r>
              <w:rPr>
                <w:rFonts w:ascii="Cambria Math"/>
                <w:lang w:val="en-US"/>
              </w:rPr>
              <m:t>2</m:t>
            </m:r>
          </m:sup>
        </m:sSup>
        <m:r>
          <w:rPr>
            <w:rFonts w:ascii="Cambria Math"/>
            <w:lang w:val="en-US"/>
          </w:rPr>
          <m:t>=0</m:t>
        </m:r>
      </m:oMath>
      <w:r>
        <w:rPr>
          <w:lang w:val="en-US"/>
        </w:rPr>
        <w:t xml:space="preserve"> for an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>2)</w:t>
      </w:r>
      <w:r w:rsidR="003F72F4">
        <w:rPr>
          <w:lang w:val="en-US"/>
        </w:rPr>
        <w:t xml:space="preserve">. The characteristic equations </w:t>
      </w:r>
      <w:proofErr w:type="gramStart"/>
      <w:r w:rsidR="003F72F4">
        <w:rPr>
          <w:lang w:val="en-US"/>
        </w:rPr>
        <w:t>has</w:t>
      </w:r>
      <w:proofErr w:type="gramEnd"/>
      <w:r w:rsidR="003F72F4">
        <w:rPr>
          <w:lang w:val="en-US"/>
        </w:rPr>
        <w:t xml:space="preserve"> two roots:</w:t>
      </w:r>
    </w:p>
    <w:p w14:paraId="34539067" w14:textId="3B18F798" w:rsidR="008A5C97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a+bi</m:t>
          </m:r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a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bi</m:t>
          </m:r>
        </m:oMath>
      </m:oMathPara>
    </w:p>
    <w:p w14:paraId="04D79AD6" w14:textId="508231E8" w:rsidR="008A5C97" w:rsidRDefault="008A5C97" w:rsidP="00ED468D">
      <w:pPr>
        <w:rPr>
          <w:lang w:val="en-US"/>
        </w:rPr>
      </w:pPr>
      <w:r>
        <w:rPr>
          <w:lang w:val="en-US"/>
        </w:rPr>
        <w:t xml:space="preserve">Real part </w:t>
      </w:r>
      <m:oMath>
        <m:r>
          <w:rPr>
            <w:rFonts w:ascii="Cambria Math"/>
            <w:lang w:val="en-US"/>
          </w:rPr>
          <m:t>a=</m:t>
        </m:r>
        <m:f>
          <m:fPr>
            <m:ctrlPr>
              <w:rPr>
                <w:rFonts w:asci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1</m:t>
                </m:r>
              </m:sub>
            </m:sSub>
          </m:num>
          <m:den>
            <m:r>
              <w:rPr>
                <w:rFonts w:ascii="Cambria Math"/>
                <w:lang w:val="en-US"/>
              </w:rPr>
              <m:t>2</m:t>
            </m:r>
          </m:den>
        </m:f>
      </m:oMath>
    </w:p>
    <w:p w14:paraId="5E5BA7EE" w14:textId="352EAEB6" w:rsidR="008A5C97" w:rsidRDefault="008A5C97" w:rsidP="00ED468D">
      <w:pPr>
        <w:rPr>
          <w:lang w:val="en-US"/>
        </w:rPr>
      </w:pPr>
      <w:r>
        <w:rPr>
          <w:lang w:val="en-US"/>
        </w:rPr>
        <w:t xml:space="preserve">Imaginary part </w:t>
      </w:r>
      <m:oMath>
        <m:r>
          <w:rPr>
            <w:rFonts w:ascii="Cambria Math"/>
            <w:lang w:val="en-US"/>
          </w:rPr>
          <m:t>b=</m:t>
        </m:r>
        <m:f>
          <m:fPr>
            <m:ctrlPr>
              <w:rPr>
                <w:rFonts w:asci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1</m:t>
            </m:r>
          </m:num>
          <m:den>
            <m:r>
              <w:rPr>
                <w:rFonts w:ascii="Cambria Math"/>
                <w:lang w:val="en-US"/>
              </w:rPr>
              <m:t>2</m:t>
            </m:r>
          </m:den>
        </m:f>
        <m:r>
          <w:rPr>
            <w:rFonts w:ascii="Cambria Math"/>
            <w:lang w:val="en-US"/>
          </w:rPr>
          <m:t>×</m:t>
        </m:r>
        <m:rad>
          <m:radPr>
            <m:degHide m:val="1"/>
            <m:ctrlPr>
              <w:rPr>
                <w:rFonts w:ascii="Cambria Math" w:hAnsi="Cambria Math"/>
                <w:i/>
                <w:lang w:val="en-US"/>
              </w:rPr>
            </m:ctrlPr>
          </m:radPr>
          <m:deg/>
          <m:e>
            <m:r>
              <w:rPr>
                <w:rFonts w:ascii="Cambria Math"/>
                <w:lang w:val="en-US"/>
              </w:rPr>
              <m:t>-</m:t>
            </m:r>
            <m:sSubSup>
              <m:sSubSupPr>
                <m:ctrlPr>
                  <w:rPr>
                    <w:rFonts w:asci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1</m:t>
                </m:r>
              </m:sub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bSup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4</m:t>
            </m:r>
            <m:sSub>
              <m:sSubPr>
                <m:ctrlPr>
                  <w:rPr>
                    <w:rFonts w:asci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2</m:t>
                </m:r>
              </m:sub>
            </m:sSub>
          </m:e>
        </m:rad>
      </m:oMath>
    </w:p>
    <w:p w14:paraId="7D464B65" w14:textId="77777777" w:rsidR="008A5C97" w:rsidRDefault="008A5C97">
      <w:pPr>
        <w:rPr>
          <w:lang w:val="en-US"/>
        </w:rPr>
      </w:pPr>
      <w:r>
        <w:rPr>
          <w:lang w:val="en-US"/>
        </w:rPr>
        <w:t>In polar coordinate form</w:t>
      </w:r>
    </w:p>
    <w:p w14:paraId="0CC75E27" w14:textId="7C9AE904" w:rsidR="008A5C97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R</m:t>
          </m:r>
          <m:d>
            <m:dPr>
              <m:begChr m:val="["/>
              <m:endChr m:val="]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func>
              <m:r>
                <w:rPr>
                  <w:rFonts w:ascii="Cambria Math"/>
                  <w:lang w:val="en-US"/>
                </w:rPr>
                <m:t>+i</m:t>
              </m:r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func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</m:oMath>
      </m:oMathPara>
    </w:p>
    <w:p w14:paraId="5773A667" w14:textId="6C039A16" w:rsidR="008A5C97" w:rsidRDefault="00ED468D" w:rsidP="00ED468D">
      <w:pPr>
        <w:rPr>
          <w:lang w:val="en-US"/>
        </w:rPr>
      </w:pPr>
      <m:oMath>
        <m:r>
          <w:rPr>
            <w:rFonts w:ascii="Cambria Math"/>
            <w:lang w:val="en-US"/>
          </w:rPr>
          <m:t>R=</m:t>
        </m:r>
        <m:rad>
          <m:radPr>
            <m:degHide m:val="1"/>
            <m:ctrlPr>
              <w:rPr>
                <w:rFonts w:ascii="Cambria Math"/>
                <w:i/>
                <w:lang w:val="en-US"/>
              </w:rPr>
            </m:ctrlPr>
          </m:radPr>
          <m:deg/>
          <m:e>
            <m:sSup>
              <m:sSupPr>
                <m:ctrlPr>
                  <w:rPr>
                    <w:rFonts w:asci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a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  <m:r>
              <w:rPr>
                <w:rFonts w:ascii="Cambria Math"/>
                <w:lang w:val="en-US"/>
              </w:rPr>
              <m:t>+</m:t>
            </m:r>
            <m:sSup>
              <m:sSupPr>
                <m:ctrlPr>
                  <w:rPr>
                    <w:rFonts w:asci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b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lang w:val="en-US"/>
              </w:rPr>
            </m:ctrlPr>
          </m:e>
        </m:rad>
      </m:oMath>
      <w:r w:rsidR="008A5C97">
        <w:rPr>
          <w:lang w:val="en-US"/>
        </w:rPr>
        <w:t xml:space="preserve"> (modulus)</w:t>
      </w:r>
    </w:p>
    <w:p w14:paraId="0AC3AC04" w14:textId="7193043A" w:rsidR="008A5C97" w:rsidRDefault="00ED468D" w:rsidP="00ED468D">
      <w:pPr>
        <w:rPr>
          <w:lang w:val="en-US"/>
        </w:rPr>
      </w:pPr>
      <m:oMathPara>
        <m:oMath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cos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a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0FAACCD4" w14:textId="2D792B0B" w:rsidR="008A5C97" w:rsidRDefault="00ED468D" w:rsidP="00ED468D">
      <w:pPr>
        <w:rPr>
          <w:lang w:val="en-US"/>
        </w:rPr>
      </w:pPr>
      <m:oMathPara>
        <m:oMath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sin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b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26809D69" w14:textId="5D43771C" w:rsidR="008A5C97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ω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arccos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num>
                    <m:den>
                      <m:r>
                        <w:rPr>
                          <w:rFonts w:ascii="Cambria Math"/>
                          <w:lang w:val="en-US"/>
                        </w:rPr>
                        <m:t>R</m:t>
                      </m:r>
                    </m:den>
                  </m:f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2F23880F" w14:textId="6CB5C1F3" w:rsidR="008A5C97" w:rsidRDefault="00ED468D" w:rsidP="00ED468D">
      <w:pPr>
        <w:rPr>
          <w:lang w:val="en-US"/>
        </w:rPr>
      </w:pPr>
      <m:oMath>
        <m:r>
          <w:rPr>
            <w:rFonts w:ascii="Cambria Math"/>
            <w:lang w:val="en-US"/>
          </w:rPr>
          <m:t>ω=</m:t>
        </m:r>
        <m:func>
          <m:funcPr>
            <m:ctrlPr>
              <w:rPr>
                <w:rFonts w:asci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arctan</m:t>
            </m:r>
          </m:fName>
          <m:e>
            <m:rad>
              <m:radPr>
                <m:degHide m:val="1"/>
                <m:ctrlPr>
                  <w:rPr>
                    <w:rFonts w:ascii="Cambria Math"/>
                    <w:i/>
                    <w:lang w:val="en-US"/>
                  </w:rPr>
                </m:ctrlPr>
              </m:radPr>
              <m:deg/>
              <m:e>
                <m:d>
                  <m:dPr>
                    <m:ctrlPr>
                      <w:rPr>
                        <w:rFonts w:ascii="Cambria Math"/>
                        <w:i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/>
                            <w:i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/>
                            <w:lang w:val="en-US"/>
                          </w:rPr>
                          <m:t>4</m:t>
                        </m:r>
                        <m:sSub>
                          <m:sSubPr>
                            <m:ctrlPr>
                              <w:rPr>
                                <w:rFonts w:asci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/>
                                <w:i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p>
                        </m:sSubSup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en>
                    </m:f>
                    <m:r>
                      <w:rPr>
                        <w:rFonts w:ascii="Cambria Math"/>
                        <w:lang w:val="en-US"/>
                      </w:rPr>
                      <m:t>-</m:t>
                    </m:r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</m:d>
                <m:ctrlPr>
                  <w:rPr>
                    <w:rFonts w:ascii="Cambria Math" w:hAnsi="Cambria Math"/>
                    <w:i/>
                    <w:lang w:val="en-US"/>
                  </w:rPr>
                </m:ctrlPr>
              </m:e>
            </m:rad>
            <m:ctrlPr>
              <w:rPr>
                <w:rFonts w:ascii="Cambria Math" w:hAnsi="Cambria Math"/>
                <w:i/>
                <w:lang w:val="en-US"/>
              </w:rPr>
            </m:ctrlPr>
          </m:e>
        </m:func>
      </m:oMath>
      <w:r w:rsidR="008A5C97">
        <w:rPr>
          <w:lang w:val="en-US"/>
        </w:rPr>
        <w:t xml:space="preserve"> (Kendall 1945)</w:t>
      </w:r>
    </w:p>
    <w:p w14:paraId="012762CC" w14:textId="7B020BEB" w:rsidR="008A5C97" w:rsidRDefault="008A5C97" w:rsidP="00ED468D">
      <w:pPr>
        <w:rPr>
          <w:lang w:val="en-US"/>
        </w:rPr>
      </w:pPr>
      <w:r>
        <w:rPr>
          <w:lang w:val="en-US"/>
        </w:rPr>
        <w:t xml:space="preserve">Period </w:t>
      </w:r>
      <m:oMath>
        <m:r>
          <w:rPr>
            <w:rFonts w:ascii="Cambria Math"/>
            <w:lang w:val="en-US"/>
          </w:rPr>
          <m:t>k=</m:t>
        </m:r>
        <m:f>
          <m:fPr>
            <m:ctrlPr>
              <w:rPr>
                <w:rFonts w:asci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2π</m:t>
            </m:r>
          </m:num>
          <m:den>
            <m:r>
              <w:rPr>
                <w:rFonts w:ascii="Cambria Math"/>
                <w:lang w:val="en-US"/>
              </w:rPr>
              <m:t>ω</m:t>
            </m:r>
          </m:den>
        </m:f>
      </m:oMath>
    </w:p>
    <w:p w14:paraId="5F05DA30" w14:textId="77777777" w:rsidR="003F72F4" w:rsidRDefault="003F72F4" w:rsidP="003F72F4">
      <w:pPr>
        <w:rPr>
          <w:lang w:val="en-US"/>
        </w:rPr>
      </w:pPr>
      <w:r>
        <w:rPr>
          <w:lang w:val="en-US"/>
        </w:rPr>
        <w:t>k-contours</w:t>
      </w:r>
    </w:p>
    <w:p w14:paraId="7E905879" w14:textId="733498E9" w:rsidR="003F72F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d>
            <m:dPr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func>
                    <m:func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π</m:t>
                              </m:r>
                            </m:num>
                            <m:den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k</m:t>
                              </m:r>
                            </m:den>
                          </m:f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e>
                  </m:func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</m:oMath>
      </m:oMathPara>
    </w:p>
    <w:p w14:paraId="029F1AFD" w14:textId="15266A16" w:rsidR="003F72F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</m:t>
              </m:r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</m:oMath>
      </m:oMathPara>
    </w:p>
    <w:p w14:paraId="2CDB074C" w14:textId="77777777" w:rsidR="003F72F4" w:rsidRDefault="003F72F4" w:rsidP="003F72F4">
      <w:pPr>
        <w:rPr>
          <w:lang w:val="en-US"/>
        </w:rPr>
      </w:pPr>
      <w:r>
        <w:rPr>
          <w:lang w:val="en-US"/>
        </w:rPr>
        <w:t>Jenkins &amp; Watts, peak of spectral density</w:t>
      </w:r>
    </w:p>
    <w:p w14:paraId="69B3A89B" w14:textId="55FD07CF" w:rsidR="003F72F4" w:rsidRDefault="00ED468D" w:rsidP="00ED468D">
      <w:pPr>
        <w:rPr>
          <w:position w:val="-30"/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)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2C58236B" w14:textId="77777777" w:rsidR="003F72F4" w:rsidRPr="007A677C" w:rsidRDefault="003F72F4">
      <w:pPr>
        <w:rPr>
          <w:lang w:val="en-US"/>
        </w:rPr>
      </w:pPr>
    </w:p>
    <w:p w14:paraId="4C5382EE" w14:textId="77777777" w:rsidR="007A677C" w:rsidRDefault="007A677C" w:rsidP="00724838">
      <w:pPr>
        <w:pStyle w:val="Rubrik3"/>
        <w:rPr>
          <w:lang w:val="en-US"/>
        </w:rPr>
      </w:pPr>
      <w:r w:rsidRPr="007A677C">
        <w:rPr>
          <w:lang w:val="en-US"/>
        </w:rPr>
        <w:t>Non-linear</w:t>
      </w:r>
      <w:r w:rsidR="00724838">
        <w:rPr>
          <w:lang w:val="en-US"/>
        </w:rPr>
        <w:t xml:space="preserve">, </w:t>
      </w:r>
      <w:proofErr w:type="spellStart"/>
      <w:r w:rsidR="00724838">
        <w:rPr>
          <w:lang w:val="en-US"/>
        </w:rPr>
        <w:t>Royama</w:t>
      </w:r>
      <w:proofErr w:type="spellEnd"/>
      <w:r w:rsidR="00FF347C">
        <w:rPr>
          <w:lang w:val="en-US"/>
        </w:rPr>
        <w:t xml:space="preserve"> &amp; </w:t>
      </w:r>
      <w:proofErr w:type="spellStart"/>
      <w:r w:rsidR="00FF347C">
        <w:rPr>
          <w:lang w:val="en-US"/>
        </w:rPr>
        <w:t>Kaitala</w:t>
      </w:r>
      <w:proofErr w:type="spellEnd"/>
    </w:p>
    <w:p w14:paraId="3AD2D41B" w14:textId="77777777" w:rsidR="007F59C5" w:rsidRPr="007F59C5" w:rsidRDefault="007F59C5" w:rsidP="007F59C5">
      <w:pPr>
        <w:rPr>
          <w:lang w:val="en-US"/>
        </w:rPr>
      </w:pPr>
      <w:r>
        <w:rPr>
          <w:lang w:val="en-US"/>
        </w:rPr>
        <w:t>Parameters Rm, a0, a1, a2</w:t>
      </w:r>
    </w:p>
    <w:p w14:paraId="451FDC03" w14:textId="171A208B" w:rsidR="00724838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m</m:t>
              </m:r>
            </m:sub>
          </m:sSub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72482E83" w14:textId="5E320244" w:rsidR="00EF71DE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m</m:t>
              </m:r>
            </m:sub>
          </m:sSub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d>
            <m:dPr>
              <m:begChr m:val="["/>
              <m:endChr m:val="]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R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r>
                        <w:rPr>
                          <w:rFonts w:ascii="Cambria Math"/>
                          <w:lang w:val="en-US"/>
                        </w:rPr>
                        <m:t>(</m:t>
                      </m:r>
                    </m:e>
                  </m:func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</m:oMath>
      </m:oMathPara>
    </w:p>
    <w:p w14:paraId="562D461C" w14:textId="7A36650E" w:rsidR="00F47481" w:rsidRDefault="001A0A7A" w:rsidP="00ED468D">
      <w:pPr>
        <w:rPr>
          <w:lang w:val="en-US"/>
        </w:rPr>
      </w:pPr>
      <w:r>
        <w:rPr>
          <w:lang w:val="en-US"/>
        </w:rPr>
        <w:t>In canonical form</w:t>
      </w:r>
      <w:r w:rsidR="00F47481">
        <w:rPr>
          <w:lang w:val="en-US"/>
        </w:rPr>
        <w:t xml:space="preserve">, by setting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=1</m:t>
        </m:r>
      </m:oMath>
      <w:r w:rsidR="00F47481">
        <w:rPr>
          <w:lang w:val="en-US"/>
        </w:rPr>
        <w:t>and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0</m:t>
            </m:r>
          </m:sub>
        </m:sSub>
        <m:r>
          <w:rPr>
            <w:rFonts w:ascii="Cambria Math"/>
            <w:lang w:val="en-US"/>
          </w:rPr>
          <m:t>=0</m:t>
        </m:r>
      </m:oMath>
      <w:r w:rsidR="00F47481">
        <w:rPr>
          <w:lang w:val="en-US"/>
        </w:rPr>
        <w:t>:</w:t>
      </w:r>
    </w:p>
    <w:p w14:paraId="21E77704" w14:textId="4588EADB" w:rsidR="001A0A7A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*</m:t>
                  </m:r>
                </m:sup>
              </m:sSubSup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*</m:t>
                  </m:r>
                </m:sup>
              </m:sSubSup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47CD9BEF" w14:textId="63C880D3" w:rsidR="00EF71DE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e>
                  </m:d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func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d>
            <m:dPr>
              <m:begChr m:val="["/>
              <m:endChr m:val="]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-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e>
                      </m:d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e>
                  </m:func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</m:oMath>
      </m:oMathPara>
    </w:p>
    <w:p w14:paraId="35E4049B" w14:textId="05BAFC45" w:rsidR="001A0A7A" w:rsidRDefault="00C227FC" w:rsidP="00ED468D">
      <w:pPr>
        <w:rPr>
          <w:lang w:val="en-US"/>
        </w:rPr>
      </w:pPr>
      <w:r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6" w:tooltip="Kaitala, 1996 #1888" w:history="1">
        <w:r w:rsidR="00A2325E">
          <w:rPr>
            <w:noProof/>
            <w:lang w:val="en-US"/>
          </w:rPr>
          <w:t>Kaitala</w:t>
        </w:r>
        <w:r w:rsidR="00A2325E" w:rsidRPr="00FF347C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wrote this model in terms of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</w:p>
    <w:p w14:paraId="07916D8D" w14:textId="23BD519A" w:rsidR="002A5203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71247962" w14:textId="77777777" w:rsidR="00104433" w:rsidRDefault="00C227FC">
      <w:pPr>
        <w:rPr>
          <w:lang w:val="en-US"/>
        </w:rPr>
      </w:pPr>
      <w:r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6" w:tooltip="Kaitala, 1996 #1888" w:history="1">
        <w:r w:rsidR="00A2325E">
          <w:rPr>
            <w:noProof/>
            <w:lang w:val="en-US"/>
          </w:rPr>
          <w:t>Kaitala</w:t>
        </w:r>
        <w:r w:rsidR="00A2325E" w:rsidRPr="00FF347C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 showed that this model is equivalent to equation 2.20b in </w:t>
      </w:r>
    </w:p>
    <w:p w14:paraId="1F51A987" w14:textId="77777777" w:rsidR="00104433" w:rsidRDefault="00C227FC">
      <w:pPr>
        <w:rPr>
          <w:lang w:val="en-US"/>
        </w:rPr>
      </w:pPr>
      <w:r>
        <w:rPr>
          <w:lang w:val="en-US"/>
        </w:rPr>
        <w:fldChar w:fldCharType="begin"/>
      </w:r>
      <w:r w:rsidR="00104433">
        <w:rPr>
          <w:lang w:val="en-US"/>
        </w:rPr>
        <w:instrText xml:space="preserve"> ADDIN EN.CITE &lt;EndNote&gt;&lt;Cite&gt;&lt;Author&gt;Royama&lt;/Author&gt;&lt;Year&gt;1992&lt;/Year&gt;&lt;RecNum&gt;2054&lt;/RecNum&gt;&lt;Suffix&gt;:62&lt;/Suffix&gt;&lt;DisplayText&gt;(Royama 1992:62)&lt;/DisplayText&gt;&lt;record&gt;&lt;rec-number&gt;2054&lt;/rec-number&gt;&lt;foreign-keys&gt;&lt;key app="EN" db-id="we9t9aefa25deceztf0pprsz90pr95wp0r0t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dates&gt;&lt;year&gt;1992&lt;/year&gt;&lt;/dates&gt;&lt;pub-location&gt;London&lt;/pub-location&gt;&lt;publisher&gt;Chapman &amp;amp; Hall&lt;/publisher&gt;&lt;urls&gt;&lt;pdf-urls&gt;&lt;url&gt;file://C:\WORK\REFERENSER\pdfs\-= Book =-\Data analysis, Modelling &amp;amp; Statistics\Royama 1992 Analytical Population Dynamics.pdf&lt;/url&gt;&lt;/pdf-urls&gt;&lt;/urls&gt;&lt;/record&gt;&lt;/Cite&gt;&lt;/EndNote&gt;</w:instrText>
      </w:r>
      <w:r>
        <w:rPr>
          <w:lang w:val="en-US"/>
        </w:rPr>
        <w:fldChar w:fldCharType="separate"/>
      </w:r>
      <w:r w:rsidR="00104433">
        <w:rPr>
          <w:noProof/>
          <w:lang w:val="en-US"/>
        </w:rPr>
        <w:t>(</w:t>
      </w:r>
      <w:hyperlink w:anchor="_ENREF_11" w:tooltip="Royama, 1992 #2054" w:history="1">
        <w:r w:rsidR="00A2325E">
          <w:rPr>
            <w:noProof/>
            <w:lang w:val="en-US"/>
          </w:rPr>
          <w:t>Royama 1992:62</w:t>
        </w:r>
      </w:hyperlink>
      <w:r w:rsidR="00104433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>.</w:t>
      </w:r>
    </w:p>
    <w:p w14:paraId="1AE15C83" w14:textId="77777777" w:rsidR="002A5203" w:rsidRDefault="002A5203">
      <w:pPr>
        <w:rPr>
          <w:lang w:val="en-US"/>
        </w:rPr>
      </w:pPr>
      <w:r>
        <w:rPr>
          <w:lang w:val="en-US"/>
        </w:rPr>
        <w:t>Algebra</w:t>
      </w:r>
    </w:p>
    <w:p w14:paraId="52A6D778" w14:textId="2D6FD0EE" w:rsidR="001A0A7A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65A4F42D" w14:textId="63D21642" w:rsidR="001A0A7A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-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e>
                  </m:func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dPr>
                        <m:e>
                          <m:func>
                            <m:func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/>
                                      <w:i/>
                                      <w:lang w:val="en-US"/>
                                    </w:rPr>
                                  </m:ctrlPr>
                                </m:dP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up>
                                  </m:sSubSup>
                                  <m:r>
                                    <w:rPr>
                                      <w:rFonts w:ascii="Cambria Math"/>
                                      <w:lang w:val="en-US"/>
                                    </w:rPr>
                                    <m:t>×</m:t>
                                  </m:r>
                                  <m:sSubSup>
                                    <m:sSubSupPr>
                                      <m:ctrlPr>
                                        <w:rPr>
                                          <w:rFonts w:asci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1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up>
                                  </m:sSubSup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US"/>
                                    </w:rPr>
                                  </m:ctrlPr>
                                </m:e>
                              </m:d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e>
                          </m:func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e>
                  </m:func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d>
                    <m:d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e>
                  </m:d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04385D89" w14:textId="77777777" w:rsidR="001A0A7A" w:rsidRDefault="001A0A7A">
      <w:pPr>
        <w:rPr>
          <w:lang w:val="en-US"/>
        </w:rPr>
      </w:pPr>
      <w:r>
        <w:rPr>
          <w:lang w:val="en-US"/>
        </w:rPr>
        <w:t>Simplifying the expression</w:t>
      </w:r>
    </w:p>
    <w:p w14:paraId="0168F590" w14:textId="76D0ADC0" w:rsidR="001A0A7A" w:rsidRDefault="00ED468D" w:rsidP="00ED468D">
      <w:pPr>
        <w:rPr>
          <w:lang w:val="en-US"/>
        </w:rPr>
      </w:pPr>
      <m:oMathPara>
        <m:oMath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)</m:t>
          </m:r>
        </m:oMath>
      </m:oMathPara>
    </w:p>
    <w:p w14:paraId="32A14FE8" w14:textId="433A16D4" w:rsidR="00B960E9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a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p>
            <m:sSupPr>
              <m:ctrlPr>
                <w:rPr>
                  <w:rFonts w:asci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b</m:t>
              </m:r>
            </m:e>
            <m:sup>
              <m:r>
                <w:rPr>
                  <w:rFonts w:ascii="Cambria Math"/>
                  <w:lang w:val="en-US"/>
                </w:rPr>
                <m:t>a</m:t>
              </m:r>
            </m:sup>
          </m:sSup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w:br/>
          </m:r>
        </m:oMath>
        <m:oMath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)+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</m:t>
          </m:r>
          <m:r>
            <w:rPr>
              <w:rFonts w:ascii="Cambria Math"/>
              <w:lang w:val="en-US"/>
            </w:rPr>
            <m:t>×</m:t>
          </m:r>
          <m:r>
            <w:rPr>
              <w:rFonts w:ascii="Cambria Math"/>
              <w:lang w:val="en-US"/>
            </w:rPr>
            <m:t>b)</m:t>
          </m:r>
          <m:r>
            <w:rPr>
              <w:rFonts w:ascii="Cambria Math"/>
              <w:lang w:val="en-US"/>
            </w:rPr>
            <w:br/>
          </m:r>
        </m:oMath>
        <m:oMath>
          <m:sSup>
            <m:sSupPr>
              <m:ctrlPr>
                <w:rPr>
                  <w:rFonts w:asci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a</m:t>
              </m:r>
            </m:e>
            <m:sup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b</m:t>
              </m:r>
            </m:sup>
          </m:s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b</m:t>
                  </m:r>
                </m:sup>
              </m:s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</m:oMath>
      </m:oMathPara>
    </w:p>
    <w:p w14:paraId="718352C4" w14:textId="77777777" w:rsidR="00B960E9" w:rsidRDefault="00B960E9">
      <w:pPr>
        <w:rPr>
          <w:lang w:val="en-US"/>
        </w:rPr>
      </w:pPr>
      <w:r>
        <w:rPr>
          <w:lang w:val="en-US"/>
        </w:rPr>
        <w:t>Step 1</w:t>
      </w:r>
    </w:p>
    <w:p w14:paraId="560B2C97" w14:textId="334DF7DF" w:rsidR="00B960E9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up>
                  </m:sSubSup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m:t>+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up>
                  </m:sSubSup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up>
                  </m:sSubSup>
                  <m:r>
                    <w:rPr>
                      <w:rFonts w:ascii="Cambria Math"/>
                      <w:lang w:val="en-US"/>
                    </w:rPr>
                    <m:t>×</m:t>
                  </m:r>
                  <m:sSubSup>
                    <m:sSubSup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up>
                  </m:sSubSup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05BA7700" w14:textId="77777777" w:rsidR="00B960E9" w:rsidRDefault="00B960E9">
      <w:pPr>
        <w:rPr>
          <w:lang w:val="en-US"/>
        </w:rPr>
      </w:pPr>
      <w:r>
        <w:rPr>
          <w:lang w:val="en-US"/>
        </w:rPr>
        <w:lastRenderedPageBreak/>
        <w:t>Step 2</w:t>
      </w:r>
    </w:p>
    <w:p w14:paraId="5D73DBD1" w14:textId="4B522B79" w:rsidR="00B960E9" w:rsidRPr="007A677C" w:rsidRDefault="00ED468D" w:rsidP="00ED468D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sup>
          </m:sSubSup>
          <m:r>
            <w:rPr>
              <w:rFonts w:ascii="Cambria Math"/>
              <w:lang w:val="en-US"/>
            </w:rPr>
            <m:t>×</m:t>
          </m:r>
          <m:sSubSup>
            <m:sSubSupPr>
              <m:ctrlPr>
                <w:rPr>
                  <w:rFonts w:asci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up>
              </m:sSub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  <m:r>
            <w:rPr>
              <w:rFonts w:ascii="Cambria Math"/>
              <w:lang w:val="en-US"/>
            </w:rPr>
            <m:t>×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up>
              </m:sSub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up>
              </m:sSubSup>
              <m:sSubSup>
                <m:sSubSupPr>
                  <m:ctrlPr>
                    <w:rPr>
                      <w:rFonts w:asci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up>
              </m:sSubSup>
              <m:ctrlPr>
                <w:rPr>
                  <w:rFonts w:ascii="Cambria Math" w:hAnsi="Cambria Math"/>
                  <w:i/>
                  <w:lang w:val="en-US"/>
                </w:rPr>
              </m:ctrlPr>
            </m:den>
          </m:f>
        </m:oMath>
      </m:oMathPara>
    </w:p>
    <w:p w14:paraId="40C4D032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 xml:space="preserve">Non-linear, </w:t>
      </w:r>
      <w:r w:rsidR="003B34DB">
        <w:rPr>
          <w:lang w:val="en-US"/>
        </w:rPr>
        <w:t>Delayed Ricker</w:t>
      </w:r>
    </w:p>
    <w:p w14:paraId="5973DDE3" w14:textId="77777777" w:rsidR="00CA0564" w:rsidRPr="00CA0564" w:rsidRDefault="00CA0564" w:rsidP="00CA0564">
      <w:pPr>
        <w:rPr>
          <w:lang w:val="en-US"/>
        </w:rPr>
      </w:pPr>
      <w:r>
        <w:rPr>
          <w:lang w:val="en-US"/>
        </w:rPr>
        <w:t>Parameters r, a1, a2</w:t>
      </w:r>
    </w:p>
    <w:p w14:paraId="4D14317E" w14:textId="7557C1C0" w:rsidR="003B34D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1ABB9B6C" w14:textId="66451A8B" w:rsidR="003B34DB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r(1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2A46403F" w14:textId="60E240FE" w:rsidR="00724838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r</m:t>
          </m:r>
          <m:d>
            <m:dPr>
              <m:begChr m:val="{"/>
              <m:endChr m:val="}"/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)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func>
                <m:funcPr>
                  <m:ctrlPr>
                    <w:rPr>
                      <w:rFonts w:asci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641B8BB3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>Non-linear, perturbation model</w:t>
      </w:r>
    </w:p>
    <w:p w14:paraId="0FCB3190" w14:textId="77777777" w:rsidR="00FF347C" w:rsidRPr="00FF347C" w:rsidRDefault="00FF347C" w:rsidP="00AB7FC9">
      <w:pPr>
        <w:rPr>
          <w:lang w:val="en-US"/>
        </w:rPr>
      </w:pPr>
      <w:r>
        <w:rPr>
          <w:lang w:val="en-US"/>
        </w:rPr>
        <w:t xml:space="preserve">The non-linear perturbation model is an extension of the non-linear model proposed by </w:t>
      </w:r>
      <w:r w:rsidR="00C227FC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oyama&lt;/Author&gt;&lt;Year&gt;1992&lt;/Year&gt;&lt;RecNum&gt;2054&lt;/RecNum&gt;&lt;DisplayText&gt;(Royama 1992)&lt;/DisplayText&gt;&lt;record&gt;&lt;rec-number&gt;2054&lt;/rec-number&gt;&lt;foreign-keys&gt;&lt;key app="EN" db-id="we9t9aefa25deceztf0pprsz90pr95wp0r0t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dates&gt;&lt;year&gt;1992&lt;/year&gt;&lt;/dates&gt;&lt;pub-location&gt;London&lt;/pub-location&gt;&lt;publisher&gt;Chapman &amp;amp; Hall&lt;/publisher&gt;&lt;urls&gt;&lt;pdf-urls&gt;&lt;url&gt;file://C:\WORK\REFERENSER\pdfs\-= Book =-\Data analysis, Modelling &amp;amp; Statistics\Royama 1992 Analytical Population Dynamics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1" w:tooltip="Royama, 1992 #2054" w:history="1">
        <w:r w:rsidR="00A2325E">
          <w:rPr>
            <w:noProof/>
            <w:lang w:val="en-US"/>
          </w:rPr>
          <w:t>Royama 1992</w:t>
        </w:r>
      </w:hyperlink>
      <w:r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  <w:r>
        <w:rPr>
          <w:lang w:val="en-US"/>
        </w:rPr>
        <w:t xml:space="preserve"> and used e.g. by </w:t>
      </w:r>
      <w:r w:rsidR="00C227FC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6" w:tooltip="Kaitala, 1996 #1888" w:history="1">
        <w:r w:rsidR="00A2325E">
          <w:rPr>
            <w:noProof/>
            <w:lang w:val="en-US"/>
          </w:rPr>
          <w:t>Kaitala</w:t>
        </w:r>
        <w:r w:rsidR="00A2325E" w:rsidRPr="00FF347C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6a</w:t>
        </w:r>
      </w:hyperlink>
      <w:r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  <w:r>
        <w:rPr>
          <w:lang w:val="en-US"/>
        </w:rPr>
        <w:t xml:space="preserve">. But instead of letting environmental stochasticity enter as additive noise, the process is subjected to environmental perturbation, </w:t>
      </w:r>
      <w:r w:rsidRPr="00FF347C">
        <w:rPr>
          <w:i/>
          <w:lang w:val="en-US"/>
        </w:rPr>
        <w:t>u</w:t>
      </w:r>
      <w:r>
        <w:rPr>
          <w:lang w:val="en-US"/>
        </w:rPr>
        <w:t xml:space="preserve">, occurring with frequency </w:t>
      </w:r>
      <w:r>
        <w:rPr>
          <w:i/>
          <w:lang w:val="en-US"/>
        </w:rPr>
        <w:t>p</w:t>
      </w:r>
      <w:r>
        <w:rPr>
          <w:lang w:val="en-US"/>
        </w:rPr>
        <w:t>. The effect of the random perturbations is to reduce population productivity at random intervals. This model</w:t>
      </w:r>
      <w:r w:rsidR="007B4A84">
        <w:rPr>
          <w:lang w:val="en-US"/>
        </w:rPr>
        <w:t xml:space="preserve"> has been shown to generate cycles similar to the observed population fluctuations of Finnish grouse </w:t>
      </w:r>
      <w:r w:rsidR="00C227FC">
        <w:rPr>
          <w:lang w:val="en-US"/>
        </w:rPr>
        <w:fldChar w:fldCharType="begin"/>
      </w:r>
      <w:r w:rsidR="007B4A84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, Lindström&lt;style face="italic"&gt; et al.&lt;/style&gt; 1999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Cite&gt;&lt;Author&gt;Lindström&lt;/Author&gt;&lt;Year&gt;1999&lt;/Year&gt;&lt;RecNum&gt;5178&lt;/RecNum&gt;&lt;record&gt;&lt;rec-number&gt;5178&lt;/rec-number&gt;&lt;foreign-keys&gt;&lt;key app="EN" db-id="we9t9aefa25deceztf0pprsz90pr95wp0r0t"&gt;5178&lt;/key&gt;&lt;/foreign-keys&gt;&lt;ref-type name="Journal Article"&gt;17&lt;/ref-type&gt;&lt;contributors&gt;&lt;authors&gt;&lt;author&gt;Lindström, J.&lt;/author&gt;&lt;author&gt;Kokko, H.&lt;/author&gt;&lt;author&gt;Ranta, E.&lt;/author&gt;&lt;author&gt;Lindén, H.&lt;/author&gt;&lt;/authors&gt;&lt;/contributors&gt;&lt;titles&gt;&lt;title&gt;Density dependence and the response surface methodology&lt;/title&gt;&lt;secondary-title&gt;Oikos&lt;/secondary-title&gt;&lt;/titles&gt;&lt;periodical&gt;&lt;full-title&gt;Oikos&lt;/full-title&gt;&lt;abbr-1&gt;Oikos&lt;/abbr-1&gt;&lt;abbr-2&gt;Oikos&lt;/abbr-2&gt;&lt;abbr-3&gt;Oikos&lt;/abbr-3&gt;&lt;/periodical&gt;&lt;pages&gt;40-52&lt;/pages&gt;&lt;volume&gt;85&lt;/volume&gt;&lt;number&gt;1&lt;/number&gt;&lt;dates&gt;&lt;year&gt;1999&lt;/year&gt;&lt;/dates&gt;&lt;urls&gt;&lt;pdf-urls&gt;&lt;url&gt;file://C:\WORK\REFERENSER\pdfs\-= Journal Article =-\Oikos\Lindström et al 1999 oikos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 w:rsidR="007B4A84">
        <w:rPr>
          <w:noProof/>
          <w:lang w:val="en-US"/>
        </w:rPr>
        <w:t>(</w:t>
      </w:r>
      <w:hyperlink w:anchor="_ENREF_6" w:tooltip="Kaitala, 1996 #1888" w:history="1">
        <w:r w:rsidR="00A2325E">
          <w:rPr>
            <w:noProof/>
            <w:lang w:val="en-US"/>
          </w:rPr>
          <w:t>Kaitala</w:t>
        </w:r>
        <w:r w:rsidR="00A2325E" w:rsidRPr="007B4A84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6a</w:t>
        </w:r>
      </w:hyperlink>
      <w:r w:rsidR="007B4A84">
        <w:rPr>
          <w:noProof/>
          <w:lang w:val="en-US"/>
        </w:rPr>
        <w:t xml:space="preserve">, </w:t>
      </w:r>
      <w:hyperlink w:anchor="_ENREF_8" w:tooltip="Lindström, 1999 #5178" w:history="1">
        <w:r w:rsidR="00A2325E">
          <w:rPr>
            <w:noProof/>
            <w:lang w:val="en-US"/>
          </w:rPr>
          <w:t>Lindström</w:t>
        </w:r>
        <w:r w:rsidR="00A2325E" w:rsidRPr="007B4A84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9</w:t>
        </w:r>
      </w:hyperlink>
      <w:r w:rsidR="007B4A84"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  <w:r w:rsidR="007B4A84">
        <w:rPr>
          <w:lang w:val="en-US"/>
        </w:rPr>
        <w:t>.</w:t>
      </w:r>
    </w:p>
    <w:p w14:paraId="01392B7F" w14:textId="26780BCC" w:rsidR="00AB7FC9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</m:oMath>
      </m:oMathPara>
    </w:p>
    <w:p w14:paraId="094653DF" w14:textId="41075CE9" w:rsidR="00715B65" w:rsidRDefault="00ED468D" w:rsidP="00ED468D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up>
                      </m:sSubSup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</m:oMath>
      </m:oMathPara>
    </w:p>
    <w:p w14:paraId="6A0C5658" w14:textId="03BDDB15" w:rsidR="00104433" w:rsidRDefault="00ED468D" w:rsidP="00ED468D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EF71DE">
        <w:rPr>
          <w:lang w:val="en-US"/>
        </w:rPr>
        <w:t>is a random survival factor at time t</w:t>
      </w:r>
      <w:r w:rsidR="00104433">
        <w:rPr>
          <w:lang w:val="en-US"/>
        </w:rPr>
        <w:t xml:space="preserve">. Different distributions fo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104433">
        <w:rPr>
          <w:lang w:val="en-US"/>
        </w:rPr>
        <w:t xml:space="preserve">have been </w:t>
      </w:r>
      <w:proofErr w:type="gramStart"/>
      <w:r w:rsidR="00104433">
        <w:rPr>
          <w:lang w:val="en-US"/>
        </w:rPr>
        <w:t>used</w:t>
      </w:r>
      <w:r w:rsidR="00FF347C">
        <w:rPr>
          <w:lang w:val="en-US"/>
        </w:rPr>
        <w:t>.</w:t>
      </w:r>
      <w:proofErr w:type="gramEnd"/>
      <w:r w:rsidR="00FF347C">
        <w:rPr>
          <w:lang w:val="en-US"/>
        </w:rPr>
        <w:t xml:space="preserve"> For instance, </w:t>
      </w:r>
      <w:r w:rsidR="00C227FC"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, b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Cite&gt;&lt;Author&gt;Kaitala&lt;/Author&gt;&lt;Year&gt;1996&lt;/Year&gt;&lt;RecNum&gt;5151&lt;/RecNum&gt;&lt;record&gt;&lt;rec-number&gt;5151&lt;/rec-number&gt;&lt;foreign-keys&gt;&lt;key app="EN" db-id="we9t9aefa25deceztf0pprsz90pr95wp0r0t"&gt;5151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Cyclic population dynamics and random perturbations&lt;/title&gt;&lt;secondary-title&gt;Journal of Animal Ecology&lt;/secondary-title&gt;&lt;/titles&gt;&lt;periodical&gt;&lt;full-title&gt;Journal of Animal Ecology&lt;/full-title&gt;&lt;abbr-1&gt;J Anim Ecol&lt;/abbr-1&gt;&lt;abbr-2&gt;J. Anim. Ecol.&lt;/abbr-2&gt;&lt;abbr-3&gt;J. Anim. Ecol.&lt;/abbr-3&gt;&lt;/periodical&gt;&lt;pages&gt;249-251&lt;/pages&gt;&lt;volume&gt;65&lt;/volume&gt;&lt;number&gt;2&lt;/number&gt;&lt;dates&gt;&lt;year&gt;1996&lt;/year&gt;&lt;/dates&gt;&lt;urls&gt;&lt;pdf-urls&gt;&lt;url&gt;file://C:\WORK\REFERENSER\pdfs\-= Journal Article =-\Journal of Animal Ecology\Kaitala et al 1996 j anim ecol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6" w:tooltip="Kaitala, 1996 #1888" w:history="1">
        <w:r w:rsidR="00A2325E">
          <w:rPr>
            <w:noProof/>
            <w:lang w:val="en-US"/>
          </w:rPr>
          <w:t>Kaitala</w:t>
        </w:r>
        <w:r w:rsidR="00A2325E" w:rsidRPr="00FF347C">
          <w:rPr>
            <w:i/>
            <w:noProof/>
            <w:lang w:val="en-US"/>
          </w:rPr>
          <w:t xml:space="preserve"> et al.</w:t>
        </w:r>
        <w:r w:rsidR="00A2325E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 xml:space="preserve">, </w:t>
      </w:r>
      <w:hyperlink w:anchor="_ENREF_7" w:tooltip="Kaitala, 1996 #5151" w:history="1">
        <w:r w:rsidR="00A2325E">
          <w:rPr>
            <w:noProof/>
            <w:lang w:val="en-US"/>
          </w:rPr>
          <w:t>b</w:t>
        </w:r>
      </w:hyperlink>
      <w:r w:rsidR="00FF347C"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  <w:r w:rsidR="00FF347C">
        <w:rPr>
          <w:lang w:val="en-US"/>
        </w:rPr>
        <w:t xml:space="preserve"> </w:t>
      </w:r>
      <w:r w:rsidR="007B4A84">
        <w:rPr>
          <w:lang w:val="en-US"/>
        </w:rPr>
        <w:t>modeled</w:t>
      </w:r>
      <w:r w:rsidR="00FF347C">
        <w:rPr>
          <w:lang w:val="en-US"/>
        </w:rPr>
        <w:t xml:space="preserve"> survival factors occurring with frequency </w:t>
      </w:r>
      <w:r w:rsidR="00FF347C">
        <w:rPr>
          <w:i/>
          <w:lang w:val="en-US"/>
        </w:rPr>
        <w:t>p</w:t>
      </w:r>
      <w:r w:rsidR="00FF347C">
        <w:rPr>
          <w:lang w:val="en-US"/>
        </w:rPr>
        <w:t xml:space="preserve"> drawn from a uniform random distribution,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u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~U</m:t>
        </m:r>
        <m:d>
          <m:dPr>
            <m:begChr m:val="["/>
            <m:endChr m:val="]"/>
            <m:ctrlPr>
              <w:rPr>
                <w:rFonts w:ascii="Cambria Math"/>
                <w:i/>
                <w:lang w:val="en-US"/>
              </w:rPr>
            </m:ctrlPr>
          </m:dPr>
          <m:e>
            <m:r>
              <w:rPr>
                <w:rFonts w:ascii="Cambria Math"/>
                <w:lang w:val="en-US"/>
              </w:rPr>
              <m:t>0.4,0.6</m:t>
            </m:r>
          </m:e>
        </m:d>
      </m:oMath>
      <w:r w:rsidR="00FF347C">
        <w:rPr>
          <w:lang w:val="en-US"/>
        </w:rPr>
        <w:t>.</w:t>
      </w:r>
    </w:p>
    <w:p w14:paraId="76596C7B" w14:textId="3BFDAB99" w:rsidR="00104433" w:rsidRDefault="007B4A84" w:rsidP="00ED468D">
      <w:pPr>
        <w:rPr>
          <w:lang w:val="en-US"/>
        </w:rPr>
      </w:pPr>
      <w:r>
        <w:rPr>
          <w:lang w:val="en-US"/>
        </w:rPr>
        <w:t xml:space="preserve">Ludwig </w:t>
      </w:r>
      <w:r>
        <w:rPr>
          <w:i/>
          <w:lang w:val="en-US"/>
        </w:rPr>
        <w:t xml:space="preserve">et al. </w:t>
      </w:r>
      <w:r w:rsidR="00C227FC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 ExcludeAuth="1"&gt;&lt;Author&gt;Ludwig&lt;/Author&gt;&lt;Year&gt;2006&lt;/Year&gt;&lt;RecNum&gt;2760&lt;/RecNum&gt;&lt;DisplayText&gt;(2006)&lt;/DisplayText&gt;&lt;record&gt;&lt;rec-number&gt;2760&lt;/rec-number&gt;&lt;foreign-keys&gt;&lt;key app="EN" db-id="we9t9aefa25deceztf0pprsz90pr95wp0r0t"&gt;2760&lt;/key&gt;&lt;/foreign-keys&gt;&lt;ref-type name="Journal Article"&gt;17&lt;/ref-type&gt;&lt;contributors&gt;&lt;authors&gt;&lt;author&gt;Ludwig, G.E.&lt;/author&gt;&lt;author&gt;Alatalo, R.V.&lt;/author&gt;&lt;author&gt;Helle, P.&lt;/author&gt;&lt;author&gt;Lindén, H.&lt;/author&gt;&lt;author&gt;Lindström, J.&lt;/author&gt;&lt;author&gt;Siitari, H.&lt;/author&gt;&lt;/authors&gt;&lt;/contributors&gt;&lt;titles&gt;&lt;title&gt;Short- and long-term population dynamical consequences of asymmetric climate change in black grous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2009-2016&lt;/pages&gt;&lt;volume&gt;273&lt;/volume&gt;&lt;dates&gt;&lt;year&gt;2006&lt;/year&gt;&lt;/dates&gt;&lt;urls&gt;&lt;pdf-urls&gt;&lt;url&gt;C:\WORK\REFERENSER\pdfs\-= Journal Article =-\Proc R Soc B\Ludwig et al 2006 proc r soc b.pdf&lt;/url&gt;&lt;/pdf-urls&gt;&lt;/urls&gt;&lt;/record&gt;&lt;/Cite&gt;&lt;/EndNote&gt;</w:instrText>
      </w:r>
      <w:r w:rsidR="00C227FC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9" w:tooltip="Ludwig, 2006 #2760" w:history="1">
        <w:r w:rsidR="00A2325E">
          <w:rPr>
            <w:noProof/>
            <w:lang w:val="en-US"/>
          </w:rPr>
          <w:t>2006</w:t>
        </w:r>
      </w:hyperlink>
      <w:r>
        <w:rPr>
          <w:noProof/>
          <w:lang w:val="en-US"/>
        </w:rPr>
        <w:t>)</w:t>
      </w:r>
      <w:r w:rsidR="00C227FC">
        <w:rPr>
          <w:lang w:val="en-US"/>
        </w:rPr>
        <w:fldChar w:fldCharType="end"/>
      </w:r>
      <w:r w:rsidR="00FF347C">
        <w:rPr>
          <w:lang w:val="en-US"/>
        </w:rPr>
        <w:t>studied</w:t>
      </w:r>
      <w:r>
        <w:rPr>
          <w:lang w:val="en-US"/>
        </w:rPr>
        <w:t xml:space="preserve"> the effects of perturbation frequency </w:t>
      </w:r>
      <w:r>
        <w:rPr>
          <w:i/>
          <w:lang w:val="en-US"/>
        </w:rPr>
        <w:t>p</w:t>
      </w:r>
      <w:r>
        <w:rPr>
          <w:lang w:val="en-US"/>
        </w:rPr>
        <w:t xml:space="preserve"> and severity of perturbations </w:t>
      </w:r>
      <w:r w:rsidRPr="007B4A84">
        <w:rPr>
          <w:i/>
          <w:lang w:val="en-US"/>
        </w:rPr>
        <w:t>(1-u)</w:t>
      </w:r>
      <w:r>
        <w:rPr>
          <w:lang w:val="en-US"/>
        </w:rPr>
        <w:t xml:space="preserve"> on probability of cyclic dynamics and cycle length. In their study, a normal distributio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~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acc>
              <m:accPr>
                <m:chr m:val="̄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μ</m:t>
                </m:r>
              </m:e>
            </m:acc>
            <m:r>
              <w:rPr>
                <w:rFonts w:ascii="Cambria Math" w:hAnsi="Cambria Math"/>
                <w:lang w:val="en-US"/>
              </w:rPr>
              <m:t>,0.03</m:t>
            </m:r>
          </m:e>
        </m:d>
      </m:oMath>
      <w:r>
        <w:rPr>
          <w:lang w:val="en-US"/>
        </w:rPr>
        <w:t>was used to generate random perturbations. The distribution was tr</w:t>
      </w:r>
      <w:proofErr w:type="spellStart"/>
      <w:r>
        <w:rPr>
          <w:lang w:val="en-US"/>
        </w:rPr>
        <w:t>uncated</w:t>
      </w:r>
      <w:proofErr w:type="spellEnd"/>
      <w:r>
        <w:rPr>
          <w:lang w:val="en-US"/>
        </w:rPr>
        <w:t xml:space="preserve"> to </w:t>
      </w:r>
      <m:oMath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-0.15≤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≤</m:t>
        </m:r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+0.15</m:t>
        </m:r>
      </m:oMath>
      <w:r>
        <w:rPr>
          <w:lang w:val="en-US"/>
        </w:rPr>
        <w:t xml:space="preserve">, covering the parameter range </w:t>
      </w:r>
      <m:oMath>
        <m:acc>
          <m:accPr>
            <m:chr m:val="̄"/>
            <m:ctrlPr>
              <w:rPr>
                <w:rFonts w:ascii="Cambria Math"/>
                <w:i/>
                <w:lang w:val="en-US"/>
              </w:rPr>
            </m:ctrlPr>
          </m:accPr>
          <m:e>
            <m:r>
              <w:rPr>
                <w:rFonts w:ascii="Cambria Math"/>
                <w:lang w:val="en-US"/>
              </w:rPr>
              <m:t>u</m:t>
            </m:r>
          </m:e>
        </m:acc>
        <m:r>
          <w:rPr>
            <w:rFonts w:ascii="Cambria Math"/>
            <w:lang w:val="en-US"/>
          </w:rPr>
          <m:t>=0.2</m:t>
        </m:r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0.75</m:t>
        </m:r>
      </m:oMath>
    </w:p>
    <w:p w14:paraId="5FA3B29A" w14:textId="77777777" w:rsidR="00104433" w:rsidRPr="00AB7FC9" w:rsidRDefault="00104433" w:rsidP="00AB7FC9">
      <w:pPr>
        <w:rPr>
          <w:lang w:val="en-US"/>
        </w:rPr>
      </w:pPr>
    </w:p>
    <w:p w14:paraId="2607AAF8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t>Nonlinear, SETAR/TAR</w:t>
      </w:r>
    </w:p>
    <w:p w14:paraId="0F36AA96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t>Time-varying parameters</w:t>
      </w:r>
    </w:p>
    <w:p w14:paraId="3F3B02B3" w14:textId="4244136D" w:rsidR="009E687B" w:rsidRDefault="00ED468D" w:rsidP="00ED468D">
      <w:pPr>
        <w:rPr>
          <w:position w:val="-12"/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(t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55E36E6F" w14:textId="77777777" w:rsidR="009E687B" w:rsidRDefault="009E687B" w:rsidP="009E687B">
      <w:pPr>
        <w:pStyle w:val="Rubrik3"/>
        <w:rPr>
          <w:lang w:val="en-US"/>
        </w:rPr>
      </w:pPr>
      <w:r>
        <w:rPr>
          <w:lang w:val="en-US"/>
        </w:rPr>
        <w:t>Additional covariates</w:t>
      </w:r>
    </w:p>
    <w:p w14:paraId="11107743" w14:textId="77777777" w:rsidR="009E687B" w:rsidRPr="009E687B" w:rsidRDefault="009E687B">
      <w:pPr>
        <w:rPr>
          <w:position w:val="-12"/>
          <w:lang w:val="en-US"/>
        </w:rPr>
      </w:pPr>
      <w:r>
        <w:rPr>
          <w:position w:val="-12"/>
          <w:lang w:val="en-US"/>
        </w:rPr>
        <w:t>Such as climate, additive or interactive effects</w:t>
      </w:r>
    </w:p>
    <w:p w14:paraId="3FBBFE23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Two trophic levels</w:t>
      </w:r>
    </w:p>
    <w:p w14:paraId="2A11526B" w14:textId="77777777" w:rsidR="007A677C" w:rsidRDefault="007A677C">
      <w:pPr>
        <w:rPr>
          <w:lang w:val="en-US"/>
        </w:rPr>
      </w:pPr>
      <w:proofErr w:type="spellStart"/>
      <w:r>
        <w:rPr>
          <w:lang w:val="en-US"/>
        </w:rPr>
        <w:t>Gompertz</w:t>
      </w:r>
      <w:proofErr w:type="spellEnd"/>
      <w:r>
        <w:rPr>
          <w:lang w:val="en-US"/>
        </w:rPr>
        <w:t xml:space="preserve"> model</w:t>
      </w:r>
    </w:p>
    <w:p w14:paraId="75939435" w14:textId="77777777" w:rsidR="007A677C" w:rsidRDefault="007F0FCC" w:rsidP="007F0FCC">
      <w:pPr>
        <w:pStyle w:val="Rubrik3"/>
        <w:rPr>
          <w:lang w:val="en-US"/>
        </w:rPr>
      </w:pPr>
      <w:r>
        <w:rPr>
          <w:lang w:val="en-US"/>
        </w:rPr>
        <w:t>Interspecific c</w:t>
      </w:r>
      <w:r w:rsidR="007A677C">
        <w:rPr>
          <w:lang w:val="en-US"/>
        </w:rPr>
        <w:t>ompetition</w:t>
      </w:r>
    </w:p>
    <w:p w14:paraId="39A99E14" w14:textId="77777777" w:rsidR="007F0FCC" w:rsidRPr="007F0FCC" w:rsidRDefault="007F0FCC" w:rsidP="007F0FCC">
      <w:pPr>
        <w:rPr>
          <w:lang w:val="en-US"/>
        </w:rPr>
      </w:pPr>
      <w:r>
        <w:rPr>
          <w:lang w:val="en-US"/>
        </w:rPr>
        <w:t xml:space="preserve">For two species, xx and </w:t>
      </w:r>
      <w:proofErr w:type="spellStart"/>
      <w:r>
        <w:rPr>
          <w:lang w:val="en-US"/>
        </w:rPr>
        <w:t>yy</w:t>
      </w:r>
      <w:proofErr w:type="spellEnd"/>
      <w:r>
        <w:rPr>
          <w:lang w:val="en-US"/>
        </w:rPr>
        <w:t>:</w:t>
      </w:r>
    </w:p>
    <w:p w14:paraId="3B22439A" w14:textId="2A7D59A7" w:rsidR="007F0FCC" w:rsidRPr="007F0FCC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)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=</m:t>
          </m:r>
          <m:r>
            <w:rPr>
              <w:rFonts w:ascii="Cambria Math"/>
              <w:lang w:val="en-US"/>
            </w:rPr>
            <w:br/>
          </m:r>
        </m:oMath>
        <m:oMath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yy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yy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2C8838B9" w14:textId="77777777" w:rsidR="007A677C" w:rsidRDefault="007A677C">
      <w:pPr>
        <w:rPr>
          <w:lang w:val="en-US"/>
        </w:rPr>
      </w:pPr>
      <w:r>
        <w:rPr>
          <w:lang w:val="en-US"/>
        </w:rPr>
        <w:t>Predation</w:t>
      </w:r>
    </w:p>
    <w:p w14:paraId="00F4D984" w14:textId="77777777" w:rsidR="007A677C" w:rsidRDefault="007A677C">
      <w:pPr>
        <w:rPr>
          <w:lang w:val="en-US"/>
        </w:rPr>
      </w:pPr>
    </w:p>
    <w:p w14:paraId="4C495B4B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Seasonal models</w:t>
      </w:r>
    </w:p>
    <w:p w14:paraId="35402AE2" w14:textId="77777777" w:rsidR="007A677C" w:rsidRDefault="007A677C">
      <w:pPr>
        <w:rPr>
          <w:lang w:val="en-US"/>
        </w:rPr>
      </w:pPr>
      <w:r>
        <w:rPr>
          <w:lang w:val="en-US"/>
        </w:rPr>
        <w:t>2 seasons</w:t>
      </w:r>
    </w:p>
    <w:p w14:paraId="79B9EED9" w14:textId="77777777" w:rsidR="007A677C" w:rsidRDefault="007A677C">
      <w:pPr>
        <w:rPr>
          <w:lang w:val="en-US"/>
        </w:rPr>
      </w:pPr>
      <w:r>
        <w:rPr>
          <w:lang w:val="en-US"/>
        </w:rPr>
        <w:t>2 seasons, time-varying parameters</w:t>
      </w:r>
    </w:p>
    <w:p w14:paraId="6D0CF75C" w14:textId="77777777" w:rsidR="004956FC" w:rsidRDefault="004956FC">
      <w:pPr>
        <w:rPr>
          <w:lang w:val="en-US"/>
        </w:rPr>
      </w:pPr>
      <w:r>
        <w:rPr>
          <w:lang w:val="en-US"/>
        </w:rPr>
        <w:t>Annual, relative length of winter</w:t>
      </w:r>
    </w:p>
    <w:p w14:paraId="257A806E" w14:textId="77777777" w:rsidR="007A677C" w:rsidRDefault="007A677C">
      <w:pPr>
        <w:rPr>
          <w:lang w:val="en-US"/>
        </w:rPr>
      </w:pPr>
    </w:p>
    <w:p w14:paraId="679DC71D" w14:textId="77777777" w:rsidR="00730A18" w:rsidRDefault="00730A18" w:rsidP="00730A18">
      <w:pPr>
        <w:pStyle w:val="Rubrik2"/>
        <w:rPr>
          <w:lang w:val="en-US"/>
        </w:rPr>
      </w:pPr>
      <w:r>
        <w:rPr>
          <w:lang w:val="en-US"/>
        </w:rPr>
        <w:t>Variations on a theme</w:t>
      </w:r>
    </w:p>
    <w:p w14:paraId="2AEC847E" w14:textId="77777777" w:rsidR="00730A18" w:rsidRDefault="00730A18" w:rsidP="00730A18">
      <w:pPr>
        <w:rPr>
          <w:lang w:val="en-US"/>
        </w:rPr>
      </w:pPr>
      <w:r>
        <w:rPr>
          <w:lang w:val="en-US"/>
        </w:rPr>
        <w:t>ARIMA(</w:t>
      </w:r>
      <w:proofErr w:type="spellStart"/>
      <w:proofErr w:type="gramStart"/>
      <w:r>
        <w:rPr>
          <w:lang w:val="en-US"/>
        </w:rPr>
        <w:t>p,d</w:t>
      </w:r>
      <w:proofErr w:type="gramEnd"/>
      <w:r>
        <w:rPr>
          <w:lang w:val="en-US"/>
        </w:rPr>
        <w:t>,q</w:t>
      </w:r>
      <w:proofErr w:type="spellEnd"/>
      <w:r>
        <w:rPr>
          <w:lang w:val="en-US"/>
        </w:rPr>
        <w:t>)</w:t>
      </w:r>
    </w:p>
    <w:p w14:paraId="4EA3B143" w14:textId="77777777" w:rsidR="00730A18" w:rsidRDefault="00730A18" w:rsidP="00730A18">
      <w:pPr>
        <w:rPr>
          <w:lang w:val="en-US"/>
        </w:rPr>
      </w:pPr>
      <w:r>
        <w:rPr>
          <w:lang w:val="en-US"/>
        </w:rPr>
        <w:t>p = autoregressive part</w:t>
      </w:r>
    </w:p>
    <w:p w14:paraId="78D428DC" w14:textId="77777777" w:rsidR="00730A18" w:rsidRDefault="00730A18" w:rsidP="00730A18">
      <w:pPr>
        <w:rPr>
          <w:lang w:val="en-US"/>
        </w:rPr>
      </w:pPr>
      <w:r>
        <w:rPr>
          <w:lang w:val="en-US"/>
        </w:rPr>
        <w:t>d = integrated part</w:t>
      </w:r>
    </w:p>
    <w:p w14:paraId="7E3071BC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>q = moving average part</w:t>
      </w:r>
    </w:p>
    <w:p w14:paraId="23883634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 xml:space="preserve">The most commonly used model for an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>2)-process is</w:t>
      </w:r>
    </w:p>
    <w:p w14:paraId="3B943AF0" w14:textId="34A097FE" w:rsidR="00730A18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40A5DF0E" w14:textId="1B91A316" w:rsidR="00730A18" w:rsidRDefault="00730A18" w:rsidP="00ED468D">
      <w:pPr>
        <w:rPr>
          <w:lang w:val="en-US"/>
        </w:rPr>
      </w:pPr>
      <w:r>
        <w:rPr>
          <w:lang w:val="en-US"/>
        </w:rPr>
        <w:t xml:space="preserve">and this model was used e.g. by </w:t>
      </w:r>
      <w:proofErr w:type="spellStart"/>
      <w:r>
        <w:rPr>
          <w:lang w:val="en-US"/>
        </w:rPr>
        <w:t>Bjørnstad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 ExcludeAuth="1"&gt;&lt;Author&gt;Bjørnstad&lt;/Author&gt;&lt;Year&gt;1995&lt;/Year&gt;&lt;RecNum&gt;942&lt;/RecNum&gt;&lt;DisplayText&gt;(1995)&lt;/DisplayText&gt;&lt;record&gt;&lt;rec-number&gt;942&lt;/rec-number&gt;&lt;foreign-keys&gt;&lt;key app="EN" db-id="we9t9aefa25deceztf0pprsz90pr95wp0r0t"&gt;942&lt;/key&gt;&lt;/foreign-keys&gt;&lt;ref-type name="Journal Article"&gt;17&lt;/ref-type&gt;&lt;contributors&gt;&lt;authors&gt;&lt;author&gt;Bjørnstad, O.N.&lt;/author&gt;&lt;author&gt;Falck, W.&lt;/author&gt;&lt;author&gt;Stenseth, N.C.&lt;/author&gt;&lt;/authors&gt;&lt;/contributors&gt;&lt;titles&gt;&lt;title&gt;A geographic gradient in small rodent density fluctuations: a statistical modelling approach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127-133&lt;/pages&gt;&lt;volume&gt;262&lt;/volume&gt;&lt;dates&gt;&lt;year&gt;1995&lt;/year&gt;&lt;/dates&gt;&lt;urls&gt;&lt;pdf-urls&gt;&lt;url&gt;C:\WORK\REFERENSER\pdfs\-= Journal Article =-\Proc R Soc B\Bjørnstad et al 1995 proc r soc b.pdf&lt;/url&gt;&lt;/pdf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Bjørnstad, 1995 #942" w:history="1">
        <w:r w:rsidR="00A2325E">
          <w:rPr>
            <w:noProof/>
            <w:lang w:val="en-US"/>
          </w:rPr>
          <w:t>1995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 in their seminal paper on geographic gradients in Fennoscandian small rodents. This is an ARIMA-model of order </w:t>
      </w:r>
      <w:proofErr w:type="gramStart"/>
      <w:r>
        <w:rPr>
          <w:lang w:val="en-US"/>
        </w:rPr>
        <w:t>ARIMA(</w:t>
      </w:r>
      <w:proofErr w:type="gramEnd"/>
      <w:r>
        <w:rPr>
          <w:lang w:val="en-US"/>
        </w:rPr>
        <w:t xml:space="preserve">2,0,0). If the time series is non-stationary, either with respect to the mean or variance, a common solution is to take the first differences of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7676D9">
        <w:rPr>
          <w:lang w:val="en-US"/>
        </w:rPr>
        <w:t xml:space="preserve">, turning the model into an </w:t>
      </w:r>
      <w:proofErr w:type="gramStart"/>
      <w:r w:rsidR="007676D9">
        <w:rPr>
          <w:lang w:val="en-US"/>
        </w:rPr>
        <w:t>ARIMA(</w:t>
      </w:r>
      <w:proofErr w:type="gramEnd"/>
      <w:r w:rsidR="007676D9">
        <w:rPr>
          <w:lang w:val="en-US"/>
        </w:rPr>
        <w:t xml:space="preserve">2,1,0). From an ecological viewpoint, </w:t>
      </w:r>
      <w:r w:rsidR="001D7D3A">
        <w:rPr>
          <w:lang w:val="en-US"/>
        </w:rPr>
        <w:t>taking first order differences</w:t>
      </w:r>
      <w:r w:rsidR="007676D9">
        <w:rPr>
          <w:lang w:val="en-US"/>
        </w:rPr>
        <w:t xml:space="preserve"> of a time series is equal to the population growth rate. </w:t>
      </w:r>
    </w:p>
    <w:p w14:paraId="366AFC12" w14:textId="54670516" w:rsidR="00BA3959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+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+1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m:t>-</m:t>
          </m:r>
          <m:func>
            <m:funcPr>
              <m:ctrlPr>
                <w:rPr>
                  <w:rFonts w:asci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func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41550C2A" w14:textId="64BA5DA1" w:rsidR="001D7D3A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76C087FD" w14:textId="77777777" w:rsidR="007676D9" w:rsidRPr="001D7D3A" w:rsidRDefault="001D7D3A" w:rsidP="00730A18">
      <w:r>
        <w:rPr>
          <w:lang w:val="en-US"/>
        </w:rPr>
        <w:fldChar w:fldCharType="begin"/>
      </w:r>
      <w:r w:rsidRPr="001D7D3A">
        <w:instrText xml:space="preserve"> ADDIN EN.CITE &lt;EndNote&gt;&lt;Cite&gt;&lt;Author&gt;Framstad&lt;/Author&gt;&lt;Year&gt;1997&lt;/Year&gt;&lt;RecNum&gt;943&lt;/RecNum&gt;&lt;DisplayText&gt;(Framstad&lt;style face="italic"&gt; et al.&lt;/style&gt; 1997)&lt;/DisplayText&gt;&lt;record&gt;&lt;rec-number&gt;943&lt;/rec-number&gt;&lt;foreign-keys&gt;&lt;key app="EN" db-id="we9t9aefa25deceztf0pprsz90pr95wp0r0t"&gt;943&lt;/key&gt;&lt;key app="ENWeb" db-id="SuwCDArtqgYAAC9-UGE"&gt;24&lt;/key&gt;&lt;/foreign-keys&gt;&lt;ref-type name="Journal Article"&gt;17&lt;/ref-type&gt;&lt;contributors&gt;&lt;authors&gt;&lt;author&gt;Framstad, E.&lt;/author&gt;&lt;author&gt;Stenseth, N.C.&lt;/author&gt;&lt;author&gt;Bjørnstad, O.N.&lt;/author&gt;&lt;author&gt;Falck, W.&lt;/author&gt;&lt;/authors&gt;&lt;/contributors&gt;&lt;titles&gt;&lt;title&gt;Limit cycles in Norwegian lemmings: tensions between phase-dependence and density-dependenc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31-38&lt;/pages&gt;&lt;volume&gt;264&lt;/volume&gt;&lt;number&gt;1378&lt;/number&gt;&lt;dates&gt;&lt;year&gt;1997&lt;/year&gt;&lt;/dates&gt;&lt;urls&gt;&lt;pdf-urls&gt;&lt;url&gt;C:\WORK\REFERENSER\pdfs\-= Journal Article =-\Proc R Soc B\Framstad et al 1997 proc r soc b.pdf&lt;/url&gt;&lt;/pdf-urls&gt;&lt;/urls&gt;&lt;electronic-resource-num&gt;doi:10.1098/rspb.1997.0005&lt;/electronic-resource-num&gt;&lt;/record&gt;&lt;/Cite&gt;&lt;/EndNote&gt;</w:instrText>
      </w:r>
      <w:r>
        <w:rPr>
          <w:lang w:val="en-US"/>
        </w:rPr>
        <w:fldChar w:fldCharType="separate"/>
      </w:r>
      <w:r w:rsidRPr="001D7D3A">
        <w:rPr>
          <w:noProof/>
        </w:rPr>
        <w:t>(</w:t>
      </w:r>
      <w:hyperlink w:anchor="_ENREF_3" w:tooltip="Framstad, 1997 #943" w:history="1">
        <w:r w:rsidR="00A2325E" w:rsidRPr="001D7D3A">
          <w:rPr>
            <w:noProof/>
          </w:rPr>
          <w:t>Framstad</w:t>
        </w:r>
        <w:r w:rsidR="00A2325E" w:rsidRPr="001D7D3A">
          <w:rPr>
            <w:i/>
            <w:noProof/>
          </w:rPr>
          <w:t xml:space="preserve"> et al.</w:t>
        </w:r>
        <w:r w:rsidR="00A2325E" w:rsidRPr="001D7D3A">
          <w:rPr>
            <w:noProof/>
          </w:rPr>
          <w:t xml:space="preserve"> 1997</w:t>
        </w:r>
      </w:hyperlink>
      <w:r w:rsidRPr="001D7D3A">
        <w:rPr>
          <w:noProof/>
        </w:rPr>
        <w:t>)</w:t>
      </w:r>
      <w:r>
        <w:rPr>
          <w:lang w:val="en-US"/>
        </w:rPr>
        <w:fldChar w:fldCharType="end"/>
      </w:r>
    </w:p>
    <w:p w14:paraId="532DE1DB" w14:textId="6BBD5B7E" w:rsidR="001D7D3A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223E6C99" w14:textId="58FF044F" w:rsidR="00083D24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</m:oMath>
      </m:oMathPara>
    </w:p>
    <w:p w14:paraId="4FD8DB7C" w14:textId="02F949F5" w:rsidR="00083D24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4D68FCD6" w14:textId="37043438" w:rsidR="00083D24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func>
            <m:funcPr>
              <m:ctrlPr>
                <w:rPr>
                  <w:rFonts w:asci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exp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</w:rPr>
                    <m:t>+(1+</m:t>
                  </m:r>
                  <m:sSub>
                    <m:sSubPr>
                      <m:ctrlPr>
                        <w:rPr>
                          <w:rFonts w:asci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  <m:func>
                    <m:funcPr>
                      <m:ctrlPr>
                        <w:rPr>
                          <w:rFonts w:asci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</w:rPr>
                                <m:t>t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func>
                  <m:r>
                    <w:rPr>
                      <w:rFonts w:asci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func>
                    <m:funcPr>
                      <m:ctrlPr>
                        <w:rPr>
                          <w:rFonts w:asci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</w:rPr>
                        <m:t>t</m:t>
                      </m:r>
                      <m:r>
                        <w:rPr>
                          <w:rFonts w:ascii="Cambria Math"/>
                        </w:rPr>
                        <m:t>-</m:t>
                      </m:r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func>
        </m:oMath>
      </m:oMathPara>
    </w:p>
    <w:p w14:paraId="4FB880F2" w14:textId="6ABC5E2E" w:rsidR="00A2325E" w:rsidRPr="00BA3959" w:rsidRDefault="00A2325E" w:rsidP="00ED468D">
      <w:pPr>
        <w:rPr>
          <w:lang w:val="en-US"/>
        </w:rPr>
      </w:pPr>
      <w:r>
        <w:fldChar w:fldCharType="begin"/>
      </w:r>
      <w:r w:rsidRPr="00BA3959">
        <w:rPr>
          <w:lang w:val="en-US"/>
        </w:rPr>
        <w:instrText xml:space="preserve"> ADDIN EN.CITE &lt;EndNote&gt;&lt;Cite&gt;&lt;Author&gt;Brocklebank&lt;/Author&gt;&lt;Year&gt;2003&lt;/Year&gt;&lt;RecNum&gt;5420&lt;/RecNum&gt;&lt;Suffix&gt;`, p. 113&lt;/Suffix&gt;&lt;DisplayText&gt;(Brocklebank &amp;amp; Dickey 2003, p. 113)&lt;/DisplayText&gt;&lt;record&gt;&lt;rec-number&gt;5420&lt;/rec-number&gt;&lt;foreign-keys&gt;&lt;key app="EN" db-id="we9t9aefa25deceztf0pprsz90pr95wp0r0t"&gt;5420&lt;/key&gt;&lt;/foreign-keys&gt;&lt;ref-type name="Book"&gt;6&lt;/ref-type&gt;&lt;contributors&gt;&lt;authors&gt;&lt;author&gt;Brocklebank, J.C&lt;/author&gt;&lt;author&gt;Dickey, D.A.&lt;/author&gt;&lt;/authors&gt;&lt;/contributors&gt;&lt;titles&gt;&lt;title&gt;SAS for Forecasting Time Series&lt;/title&gt;&lt;/titles&gt;&lt;edition&gt;2nd edition&lt;/edition&gt;&lt;dates&gt;&lt;year&gt;2003&lt;/year&gt;&lt;/dates&gt;&lt;pub-location&gt;Cary, NC&lt;/pub-location&gt;&lt;publisher&gt;SAS Institute Inc&lt;/publisher&gt;&lt;urls&gt;&lt;pdf-urls&gt;&lt;url&gt;file://C:\WORK\REFERENSER\pdfs\-= Book =-\Data analysis, Modelling &amp;amp; Statistics\Brocklebank &amp;amp; Dickey 2003 SAS for Forecasting Time Series (2nd ed).pdf&lt;/url&gt;&lt;/pdf-urls&gt;&lt;/urls&gt;&lt;/record&gt;&lt;/Cite&gt;&lt;/EndNote&gt;</w:instrText>
      </w:r>
      <w:r>
        <w:fldChar w:fldCharType="separate"/>
      </w:r>
      <w:r w:rsidRPr="00BA3959">
        <w:rPr>
          <w:noProof/>
          <w:lang w:val="en-US"/>
        </w:rPr>
        <w:t>(</w:t>
      </w:r>
      <w:hyperlink w:anchor="_ENREF_2" w:tooltip="Brocklebank, 2003 #5420" w:history="1">
        <w:r w:rsidRPr="00BA3959">
          <w:rPr>
            <w:noProof/>
            <w:lang w:val="en-US"/>
          </w:rPr>
          <w:t>Brocklebank &amp; Dickey 2003, p. 113</w:t>
        </w:r>
      </w:hyperlink>
      <w:r w:rsidRPr="00BA3959">
        <w:rPr>
          <w:noProof/>
          <w:lang w:val="en-US"/>
        </w:rPr>
        <w:t>)</w:t>
      </w:r>
      <w:r>
        <w:fldChar w:fldCharType="end"/>
      </w:r>
      <w:r w:rsidR="00BA3959" w:rsidRPr="00BA3959">
        <w:rPr>
          <w:lang w:val="en-US"/>
        </w:rPr>
        <w:t xml:space="preserve"> wrote the AR(2)</w:t>
      </w:r>
      <w:r w:rsidR="00BA3959">
        <w:rPr>
          <w:lang w:val="en-US"/>
        </w:rPr>
        <w:t>model</w:t>
      </w:r>
      <w:r w:rsidR="00BA3959" w:rsidRPr="00BA3959">
        <w:rPr>
          <w:lang w:val="en-US"/>
        </w:rPr>
        <w:t xml:space="preserve"> in terms of</w:t>
      </w:r>
      <w:r w:rsidR="00BA3959">
        <w:rPr>
          <w:lang w:val="en-US"/>
        </w:rPr>
        <w:t xml:space="preserve"> differences and the lagged term </w:t>
      </w:r>
      <m:oMath>
        <m:sSub>
          <m:sSubPr>
            <m:ctrlPr>
              <w:rPr>
                <w:rFonts w:asci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μ</m:t>
        </m:r>
      </m:oMath>
    </w:p>
    <w:p w14:paraId="7437B0A2" w14:textId="3877C6A1" w:rsidR="00A2325E" w:rsidRDefault="00ED468D" w:rsidP="00ED468D">
      <w:pPr>
        <w:rPr>
          <w:position w:val="-30"/>
        </w:rPr>
      </w:pPr>
      <m:oMathPara>
        <m:oMath>
          <m:r>
            <w:rPr>
              <w:rFonts w:ascii="Cambria Math"/>
            </w:rPr>
            <w:lastRenderedPageBreak/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17802633" w14:textId="60DFE2B2" w:rsidR="00BA3959" w:rsidRDefault="00ED468D" w:rsidP="00ED468D">
      <w:pPr>
        <w:rPr>
          <w:position w:val="-30"/>
        </w:rPr>
      </w:pPr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d>
            <m:dPr>
              <m:ctrlPr>
                <w:rPr>
                  <w:rFonts w:asci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d>
            <m:dPr>
              <m:ctrlPr>
                <w:rPr>
                  <w:rFonts w:asci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μ</m:t>
              </m:r>
            </m:e>
          </m:d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2A462302" w14:textId="77777777" w:rsidR="00BA3959" w:rsidRDefault="00202E1C" w:rsidP="00730A18">
      <w:r>
        <w:t>My version.</w:t>
      </w:r>
    </w:p>
    <w:p w14:paraId="5FB9CB35" w14:textId="08C01C31" w:rsidR="00202E1C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75B59508" w14:textId="73D8EE05" w:rsidR="00202E1C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</m:oMath>
      </m:oMathPara>
    </w:p>
    <w:p w14:paraId="52233982" w14:textId="227BAA88" w:rsidR="00202E1C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2C6215C2" w14:textId="3EF64C29" w:rsidR="00202E1C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49E96BAC" w14:textId="77777777" w:rsidR="00270FC4" w:rsidRDefault="00270FC4" w:rsidP="00730A18">
      <w:proofErr w:type="spellStart"/>
      <w:r>
        <w:t>Backshift</w:t>
      </w:r>
      <w:proofErr w:type="spellEnd"/>
    </w:p>
    <w:p w14:paraId="1AD4882B" w14:textId="7BC4EB35" w:rsidR="00A2325E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66789590" w14:textId="24A89BCB" w:rsidR="00B82183" w:rsidRPr="001D7D3A" w:rsidRDefault="00ED468D" w:rsidP="00ED468D">
      <m:oMathPara>
        <m:oMath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/>
                  <w:i/>
                </w:rPr>
              </m:ctrlPr>
            </m:dPr>
            <m:e>
              <m:r>
                <w:rPr>
                  <w:rFonts w:ascii="Cambria Math"/>
                </w:rPr>
                <m:t>2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/>
                        </w:rPr>
                        <m:t>1+</m:t>
                      </m:r>
                      <m:sSub>
                        <m:sSubPr>
                          <m:ctrlPr>
                            <w:rPr>
                              <w:rFonts w:asci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d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3B0E9B24" w14:textId="77777777" w:rsidR="00B82183" w:rsidRDefault="00B82183" w:rsidP="00083D24">
      <w:pPr>
        <w:rPr>
          <w:lang w:val="en-US"/>
        </w:rPr>
      </w:pPr>
    </w:p>
    <w:p w14:paraId="3A628826" w14:textId="77777777" w:rsidR="00083D24" w:rsidRPr="00083D24" w:rsidRDefault="00083D24" w:rsidP="00083D24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j40NDU8L2tleT48a2V5IGFwcD0iRU5XZWIiIGRiLWlk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BOYXRsIEFjYWQgU2Np
IFUgUyBBPC9hYmJyLTE+PGFiYnItMj5Qcm9jLiBOYXRsLiBBY2FkLiBTY2kuIFUgUyBBPC9hYmJy
LTI+PGFiYnItMz5Qcm9jLiBOYXRsLiBBY2FkLiBTY2kuIFUuUy5BLjwvYWJici0zPjwvcGVyaW9k
aWNhbD48cGFnZXM+OTg2LTk5MTwvcGFnZXM+PHZvbHVtZT45Njwvdm9sdW1lPjxkYXRlcz48eWVh
cj4xOTk5PC95ZWFyPjwvZGF0ZXM+PHVybHM+PHBkZi11cmxzPjx1cmw+QzpcV09SS1xSRUZFUkVO
U0VSXHBkZnNcLT0gSm91cm5hbCBBcnRpY2xlID0tXFBOQVNcSGFuc2VuIGV0IGFsIDE5OTkgcG5h
cy5wZGY8L3VybD48L3BkZi11cmxzPjwvdXJscz48L3JlY29yZD48L0NpdGU+PC9FbmROb3RlPn==
</w:fldData>
        </w:fldChar>
      </w:r>
      <w:r w:rsidRPr="001D7D3A"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j40NDU8L2tleT48a2V5IGFwcD0iRU5XZWIiIGRiLWlk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BOYXRsIEFjYWQgU2Np
IFUgUyBBPC9hYmJyLTE+PGFiYnItMj5Qcm9jLiBOYXRsLiBBY2FkLiBTY2kuIFUgUyBBPC9hYmJy
LTI+PGFiYnItMz5Qcm9jLiBOYXRsLiBBY2FkLiBTY2kuIFUuUy5BLjwvYWJici0zPjwvcGVyaW9k
aWNhbD48cGFnZXM+OTg2LTk5MTwvcGFnZXM+PHZvbHVtZT45Njwvdm9sdW1lPjxkYXRlcz48eWVh
cj4xOTk5PC95ZWFyPjwvZGF0ZXM+PHVybHM+PHBkZi11cmxzPjx1cmw+QzpcV09SS1xSRUZFUkVO
U0VSXHBkZnNcLT0gSm91cm5hbCBBcnRpY2xlID0tXFBOQVNcSGFuc2VuIGV0IGFsIDE5OTkgcG5h
cy5wZGY8L3VybD48L3BkZi11cmxzPjwvdXJscz48L3JlY29yZD48L0NpdGU+PC9FbmROb3RlPn==
</w:fldData>
        </w:fldChar>
      </w:r>
      <w:r w:rsidRPr="001D7D3A"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Pr="00083D24">
        <w:rPr>
          <w:noProof/>
          <w:lang w:val="en-US"/>
        </w:rPr>
        <w:t>(</w:t>
      </w:r>
      <w:hyperlink w:anchor="_ENREF_4" w:tooltip="Hansen, 1999 #445" w:history="1">
        <w:r w:rsidR="00A2325E" w:rsidRPr="00083D24">
          <w:rPr>
            <w:noProof/>
            <w:lang w:val="en-US"/>
          </w:rPr>
          <w:t>Hansen</w:t>
        </w:r>
        <w:r w:rsidR="00A2325E" w:rsidRPr="00083D24">
          <w:rPr>
            <w:i/>
            <w:noProof/>
            <w:lang w:val="en-US"/>
          </w:rPr>
          <w:t xml:space="preserve"> et al.</w:t>
        </w:r>
        <w:r w:rsidR="00A2325E" w:rsidRPr="00083D24">
          <w:rPr>
            <w:noProof/>
            <w:lang w:val="en-US"/>
          </w:rPr>
          <w:t xml:space="preserve"> 1999a</w:t>
        </w:r>
      </w:hyperlink>
      <w:r w:rsidRPr="00083D24">
        <w:rPr>
          <w:noProof/>
          <w:lang w:val="en-US"/>
        </w:rPr>
        <w:t xml:space="preserve">, </w:t>
      </w:r>
      <w:hyperlink w:anchor="_ENREF_5" w:tooltip="Hansen, 1999 #449" w:history="1">
        <w:r w:rsidR="00A2325E" w:rsidRPr="00083D24">
          <w:rPr>
            <w:noProof/>
            <w:lang w:val="en-US"/>
          </w:rPr>
          <w:t>Hansen</w:t>
        </w:r>
        <w:r w:rsidR="00A2325E" w:rsidRPr="00083D24">
          <w:rPr>
            <w:i/>
            <w:noProof/>
            <w:lang w:val="en-US"/>
          </w:rPr>
          <w:t xml:space="preserve"> et al.</w:t>
        </w:r>
        <w:r w:rsidR="00A2325E" w:rsidRPr="00083D24">
          <w:rPr>
            <w:noProof/>
            <w:lang w:val="en-US"/>
          </w:rPr>
          <w:t xml:space="preserve"> 1999b</w:t>
        </w:r>
      </w:hyperlink>
      <w:r w:rsidRPr="00083D24">
        <w:rPr>
          <w:noProof/>
          <w:lang w:val="en-US"/>
        </w:rPr>
        <w:t>)</w:t>
      </w:r>
      <w:r>
        <w:rPr>
          <w:lang w:val="en-US"/>
        </w:rPr>
        <w:fldChar w:fldCharType="end"/>
      </w:r>
    </w:p>
    <w:p w14:paraId="710DEC00" w14:textId="5B08C018" w:rsidR="00730A18" w:rsidRPr="00083D24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</m:oMathPara>
    </w:p>
    <w:p w14:paraId="3E239FCE" w14:textId="77777777" w:rsidR="00BD230D" w:rsidRDefault="005B1D2B" w:rsidP="005B1D2B">
      <w:pPr>
        <w:pStyle w:val="Rubrik2"/>
        <w:rPr>
          <w:lang w:val="en-US"/>
        </w:rPr>
      </w:pPr>
      <w:r>
        <w:rPr>
          <w:lang w:val="en-US"/>
        </w:rPr>
        <w:t>Programming notes</w:t>
      </w:r>
    </w:p>
    <w:p w14:paraId="77B67993" w14:textId="77777777" w:rsidR="005B1D2B" w:rsidRDefault="005B1D2B" w:rsidP="005B1D2B">
      <w:pPr>
        <w:rPr>
          <w:lang w:val="en-US"/>
        </w:rPr>
      </w:pPr>
      <w:proofErr w:type="spellStart"/>
      <w:r w:rsidRPr="00E377CC">
        <w:rPr>
          <w:rFonts w:ascii="Courier New" w:hAnsi="Courier New" w:cs="Courier New"/>
          <w:lang w:val="en-US"/>
        </w:rPr>
        <w:t>arima.sim</w:t>
      </w:r>
      <w:proofErr w:type="spellEnd"/>
      <w:r>
        <w:rPr>
          <w:lang w:val="en-US"/>
        </w:rPr>
        <w:t xml:space="preserve"> uses a linear filter. The linear filter for an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>2)-model is specified by</w:t>
      </w:r>
    </w:p>
    <w:p w14:paraId="2E62F124" w14:textId="77777777" w:rsidR="005B1D2B" w:rsidRPr="00E377CC" w:rsidRDefault="005B1D2B" w:rsidP="005B1D2B">
      <w:pPr>
        <w:rPr>
          <w:rFonts w:ascii="Courier New" w:hAnsi="Courier New" w:cs="Courier New"/>
          <w:lang w:val="en-US"/>
        </w:rPr>
      </w:pPr>
      <w:proofErr w:type="gramStart"/>
      <w:r w:rsidRPr="00E377CC">
        <w:rPr>
          <w:rFonts w:ascii="Courier New" w:hAnsi="Courier New" w:cs="Courier New"/>
          <w:lang w:val="en-US"/>
        </w:rPr>
        <w:t>filter(</w:t>
      </w:r>
      <w:proofErr w:type="gramEnd"/>
      <w:r w:rsidRPr="00E377CC">
        <w:rPr>
          <w:rFonts w:ascii="Courier New" w:hAnsi="Courier New" w:cs="Courier New"/>
          <w:lang w:val="en-US"/>
        </w:rPr>
        <w:t>Z, c(1+a1, a2), method=”recursive”)</w:t>
      </w:r>
      <w:r w:rsidR="00E377CC">
        <w:rPr>
          <w:rFonts w:ascii="Courier New" w:hAnsi="Courier New" w:cs="Courier New"/>
          <w:lang w:val="en-US"/>
        </w:rPr>
        <w:t>+ mu</w:t>
      </w:r>
    </w:p>
    <w:p w14:paraId="24C9CBEB" w14:textId="21CA9DEC" w:rsidR="005B1D2B" w:rsidRDefault="005B1D2B" w:rsidP="00ED468D">
      <w:pPr>
        <w:rPr>
          <w:lang w:val="en-US"/>
        </w:rPr>
      </w:pPr>
      <w:r>
        <w:rPr>
          <w:lang w:val="en-US"/>
        </w:rPr>
        <w:t>where Z is a vector with innovations</w:t>
      </w:r>
      <w:r w:rsidR="00E377CC">
        <w:rPr>
          <w:lang w:val="en-US"/>
        </w:rPr>
        <w:t>, generated as random white noise drawn from a specified distribution, usually a normal distribution so that</w:t>
      </w:r>
      <m:oMath>
        <m:r>
          <w:rPr>
            <w:rFonts w:ascii="Cambria Math" w:hAnsi="Cambria Math"/>
            <w:lang w:val="en-US"/>
          </w:rPr>
          <m:t>Z∼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0,σ</m:t>
            </m:r>
          </m:e>
        </m:d>
      </m:oMath>
      <w:r w:rsidR="00E377CC">
        <w:rPr>
          <w:lang w:val="en-US"/>
        </w:rPr>
        <w:t xml:space="preserve">. </w:t>
      </w:r>
      <m:oMath>
        <m:r>
          <w:rPr>
            <w:rFonts w:ascii="Cambria Math"/>
            <w:lang w:val="en-US"/>
          </w:rPr>
          <m:t>μ</m:t>
        </m:r>
      </m:oMath>
      <w:r w:rsidR="00E377CC">
        <w:rPr>
          <w:lang w:val="en-US"/>
        </w:rPr>
        <w:t>is the mean of the series.</w:t>
      </w:r>
    </w:p>
    <w:p w14:paraId="6CA0C80A" w14:textId="77777777" w:rsidR="005B1D2B" w:rsidRDefault="005B1D2B" w:rsidP="005B1D2B">
      <w:pPr>
        <w:rPr>
          <w:lang w:val="en-US"/>
        </w:rPr>
      </w:pPr>
      <w:r>
        <w:rPr>
          <w:lang w:val="en-US"/>
        </w:rPr>
        <w:t>This is equal to a recursive for-loop of the form</w:t>
      </w:r>
    </w:p>
    <w:p w14:paraId="6F272762" w14:textId="01E52650" w:rsidR="005B1D2B" w:rsidRPr="005B1D2B" w:rsidRDefault="00ED468D" w:rsidP="00ED468D">
      <w:pPr>
        <w:rPr>
          <w:lang w:val="en-US"/>
        </w:rPr>
      </w:pPr>
      <m:oMathPara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μ</m:t>
          </m:r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2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3,...,n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ctrlPr>
                    <w:rPr>
                      <w:rFonts w:asci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e>
              </m:d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4C1ECF44" w14:textId="77777777" w:rsidR="00BD230D" w:rsidRPr="00083D24" w:rsidRDefault="00BD230D">
      <w:pPr>
        <w:rPr>
          <w:lang w:val="en-US"/>
        </w:rPr>
      </w:pPr>
    </w:p>
    <w:p w14:paraId="5502367F" w14:textId="77777777" w:rsidR="00A2325E" w:rsidRPr="00A2325E" w:rsidRDefault="00C227FC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BD230D" w:rsidRPr="00A2325E"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A2325E" w:rsidRPr="00A2325E">
        <w:rPr>
          <w:rFonts w:ascii="Calibri" w:hAnsi="Calibri"/>
          <w:noProof/>
        </w:rPr>
        <w:t xml:space="preserve">Bjørnstad, O.N., Falck, W., &amp; Stenseth, N.C. 1995. </w:t>
      </w:r>
      <w:r w:rsidR="00A2325E" w:rsidRPr="00A2325E">
        <w:rPr>
          <w:rFonts w:ascii="Calibri" w:hAnsi="Calibri"/>
          <w:noProof/>
          <w:lang w:val="en-US"/>
        </w:rPr>
        <w:t xml:space="preserve">A geographic gradient in small rodent density fluctuations: a statistical modelling approach. --- </w:t>
      </w:r>
      <w:r w:rsidR="00A2325E" w:rsidRPr="00A2325E">
        <w:rPr>
          <w:rFonts w:ascii="Calibri" w:hAnsi="Calibri"/>
          <w:i/>
          <w:noProof/>
          <w:lang w:val="en-US"/>
        </w:rPr>
        <w:t>Proceedings of the Royal Society B: Biological Sciences</w:t>
      </w:r>
      <w:r w:rsidR="00A2325E" w:rsidRPr="00A2325E">
        <w:rPr>
          <w:rFonts w:ascii="Calibri" w:hAnsi="Calibri"/>
          <w:noProof/>
          <w:lang w:val="en-US"/>
        </w:rPr>
        <w:t xml:space="preserve"> 262: 127-133.</w:t>
      </w:r>
      <w:bookmarkEnd w:id="1"/>
    </w:p>
    <w:p w14:paraId="50F19B53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2" w:name="_ENREF_2"/>
      <w:r w:rsidRPr="00A2325E">
        <w:rPr>
          <w:rFonts w:ascii="Calibri" w:hAnsi="Calibri"/>
          <w:noProof/>
          <w:lang w:val="en-US"/>
        </w:rPr>
        <w:t>Brocklebank, J.C., &amp; Dickey, D.A. 2003. SAS for Forecasting Time Series. 2nd edition. --- SAS Institute Inc, Cary, NC.</w:t>
      </w:r>
      <w:bookmarkEnd w:id="2"/>
    </w:p>
    <w:p w14:paraId="5FE09C49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3" w:name="_ENREF_3"/>
      <w:r w:rsidRPr="00A2325E">
        <w:rPr>
          <w:rFonts w:ascii="Calibri" w:hAnsi="Calibri"/>
          <w:noProof/>
          <w:lang w:val="en-US"/>
        </w:rPr>
        <w:t xml:space="preserve">Framstad, E., Stenseth, N.C., Bjørnstad, O.N., &amp; Falck, W. 1997. Limit cycles in Norwegian lemmings: tensions between phase-dependence and density-dependence. --- </w:t>
      </w:r>
      <w:r w:rsidRPr="00A2325E">
        <w:rPr>
          <w:rFonts w:ascii="Calibri" w:hAnsi="Calibri"/>
          <w:i/>
          <w:noProof/>
          <w:lang w:val="en-US"/>
        </w:rPr>
        <w:t>Proceedings of the Royal Society B: Biological Sciences</w:t>
      </w:r>
      <w:r w:rsidRPr="00A2325E">
        <w:rPr>
          <w:rFonts w:ascii="Calibri" w:hAnsi="Calibri"/>
          <w:noProof/>
          <w:lang w:val="en-US"/>
        </w:rPr>
        <w:t xml:space="preserve"> 264: 31-38.</w:t>
      </w:r>
      <w:bookmarkEnd w:id="3"/>
    </w:p>
    <w:p w14:paraId="46D89441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4" w:name="_ENREF_4"/>
      <w:r w:rsidRPr="00A2325E">
        <w:rPr>
          <w:rFonts w:ascii="Calibri" w:hAnsi="Calibri"/>
          <w:noProof/>
        </w:rPr>
        <w:t xml:space="preserve">Hansen, T.F., Stenseth, N.C., &amp; Henttonen, H. 1999a. </w:t>
      </w:r>
      <w:r w:rsidRPr="00A2325E">
        <w:rPr>
          <w:rFonts w:ascii="Calibri" w:hAnsi="Calibri"/>
          <w:noProof/>
          <w:lang w:val="en-US"/>
        </w:rPr>
        <w:t xml:space="preserve">Multiannual vole cycles and population regulation during long winters: an analysis of seasonal density dependence. --- </w:t>
      </w:r>
      <w:r w:rsidRPr="00A2325E">
        <w:rPr>
          <w:rFonts w:ascii="Calibri" w:hAnsi="Calibri"/>
          <w:i/>
          <w:noProof/>
          <w:lang w:val="en-US"/>
        </w:rPr>
        <w:t>American Naturalist</w:t>
      </w:r>
      <w:r w:rsidRPr="00A2325E">
        <w:rPr>
          <w:rFonts w:ascii="Calibri" w:hAnsi="Calibri"/>
          <w:noProof/>
          <w:lang w:val="en-US"/>
        </w:rPr>
        <w:t xml:space="preserve"> 154: 129-139.</w:t>
      </w:r>
      <w:bookmarkEnd w:id="4"/>
    </w:p>
    <w:p w14:paraId="7DBC657D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5" w:name="_ENREF_5"/>
      <w:r w:rsidRPr="00A2325E">
        <w:rPr>
          <w:rFonts w:ascii="Calibri" w:hAnsi="Calibri"/>
          <w:noProof/>
        </w:rPr>
        <w:lastRenderedPageBreak/>
        <w:t xml:space="preserve">Hansen, T.F., Stenseth, N.C., Henttonen, H., &amp; Tast, J. 1999b. </w:t>
      </w:r>
      <w:r w:rsidRPr="00A2325E">
        <w:rPr>
          <w:rFonts w:ascii="Calibri" w:hAnsi="Calibri"/>
          <w:noProof/>
          <w:lang w:val="en-US"/>
        </w:rPr>
        <w:t xml:space="preserve">Interspecific and intraspecific competition as causes of direct and delayed density dependence in a fluctuating vole population. --- </w:t>
      </w:r>
      <w:r w:rsidRPr="00A2325E">
        <w:rPr>
          <w:rFonts w:ascii="Calibri" w:hAnsi="Calibri"/>
          <w:i/>
          <w:noProof/>
          <w:lang w:val="en-US"/>
        </w:rPr>
        <w:t>Proceedings of the National Academy of Sciences of the United States of America</w:t>
      </w:r>
      <w:r w:rsidRPr="00A2325E">
        <w:rPr>
          <w:rFonts w:ascii="Calibri" w:hAnsi="Calibri"/>
          <w:noProof/>
          <w:lang w:val="en-US"/>
        </w:rPr>
        <w:t xml:space="preserve"> 96: 986-991.</w:t>
      </w:r>
      <w:bookmarkEnd w:id="5"/>
    </w:p>
    <w:p w14:paraId="3F8E717C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6" w:name="_ENREF_6"/>
      <w:r w:rsidRPr="00A2325E">
        <w:rPr>
          <w:rFonts w:ascii="Calibri" w:hAnsi="Calibri"/>
          <w:noProof/>
        </w:rPr>
        <w:t xml:space="preserve">Kaitala, V., Ranta, E., &amp; Lindström, J. 1996a. </w:t>
      </w:r>
      <w:r w:rsidRPr="00A2325E">
        <w:rPr>
          <w:rFonts w:ascii="Calibri" w:hAnsi="Calibri"/>
          <w:noProof/>
          <w:lang w:val="en-US"/>
        </w:rPr>
        <w:t xml:space="preserve">External perturbations and cyclic dynamics in stable populations. --- </w:t>
      </w:r>
      <w:r w:rsidRPr="00A2325E">
        <w:rPr>
          <w:rFonts w:ascii="Calibri" w:hAnsi="Calibri"/>
          <w:i/>
          <w:noProof/>
          <w:lang w:val="en-US"/>
        </w:rPr>
        <w:t>Annales Zoologici Fennici</w:t>
      </w:r>
      <w:r w:rsidRPr="00A2325E">
        <w:rPr>
          <w:rFonts w:ascii="Calibri" w:hAnsi="Calibri"/>
          <w:noProof/>
          <w:lang w:val="en-US"/>
        </w:rPr>
        <w:t xml:space="preserve"> 33: 275-282.</w:t>
      </w:r>
      <w:bookmarkEnd w:id="6"/>
    </w:p>
    <w:p w14:paraId="56A46C4D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7" w:name="_ENREF_7"/>
      <w:r w:rsidRPr="00A2325E">
        <w:rPr>
          <w:rFonts w:ascii="Calibri" w:hAnsi="Calibri"/>
          <w:noProof/>
        </w:rPr>
        <w:t xml:space="preserve">Kaitala, V., Ranta, E., &amp; Lindström, J. 1996b. </w:t>
      </w:r>
      <w:r w:rsidRPr="00A2325E">
        <w:rPr>
          <w:rFonts w:ascii="Calibri" w:hAnsi="Calibri"/>
          <w:noProof/>
          <w:lang w:val="en-US"/>
        </w:rPr>
        <w:t xml:space="preserve">Cyclic population dynamics and random perturbations. --- </w:t>
      </w:r>
      <w:r w:rsidRPr="00A2325E">
        <w:rPr>
          <w:rFonts w:ascii="Calibri" w:hAnsi="Calibri"/>
          <w:i/>
          <w:noProof/>
          <w:lang w:val="en-US"/>
        </w:rPr>
        <w:t>Journal of Animal Ecology</w:t>
      </w:r>
      <w:r w:rsidRPr="00A2325E">
        <w:rPr>
          <w:rFonts w:ascii="Calibri" w:hAnsi="Calibri"/>
          <w:noProof/>
          <w:lang w:val="en-US"/>
        </w:rPr>
        <w:t xml:space="preserve"> 65: 249-251.</w:t>
      </w:r>
      <w:bookmarkEnd w:id="7"/>
    </w:p>
    <w:p w14:paraId="7CDBA008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8" w:name="_ENREF_8"/>
      <w:r w:rsidRPr="00A2325E">
        <w:rPr>
          <w:rFonts w:ascii="Calibri" w:hAnsi="Calibri"/>
          <w:noProof/>
        </w:rPr>
        <w:t xml:space="preserve">Lindström, J., Kokko, H., Ranta, E., &amp; Lindén, H. 1999. </w:t>
      </w:r>
      <w:r w:rsidRPr="00A2325E">
        <w:rPr>
          <w:rFonts w:ascii="Calibri" w:hAnsi="Calibri"/>
          <w:noProof/>
          <w:lang w:val="en-US"/>
        </w:rPr>
        <w:t xml:space="preserve">Density dependence and the response surface methodology. --- </w:t>
      </w:r>
      <w:r w:rsidRPr="00A2325E">
        <w:rPr>
          <w:rFonts w:ascii="Calibri" w:hAnsi="Calibri"/>
          <w:i/>
          <w:noProof/>
          <w:lang w:val="en-US"/>
        </w:rPr>
        <w:t>Oikos</w:t>
      </w:r>
      <w:r w:rsidRPr="00A2325E">
        <w:rPr>
          <w:rFonts w:ascii="Calibri" w:hAnsi="Calibri"/>
          <w:noProof/>
          <w:lang w:val="en-US"/>
        </w:rPr>
        <w:t xml:space="preserve"> 85: 40-52.</w:t>
      </w:r>
      <w:bookmarkEnd w:id="8"/>
    </w:p>
    <w:p w14:paraId="10975FD9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9" w:name="_ENREF_9"/>
      <w:r w:rsidRPr="00A2325E">
        <w:rPr>
          <w:rFonts w:ascii="Calibri" w:hAnsi="Calibri"/>
          <w:noProof/>
        </w:rPr>
        <w:t xml:space="preserve">Ludwig, G.E., Alatalo, R.V., Helle, P., Lindén, H., Lindström, J., &amp; Siitari, H. 2006. </w:t>
      </w:r>
      <w:r w:rsidRPr="00A2325E">
        <w:rPr>
          <w:rFonts w:ascii="Calibri" w:hAnsi="Calibri"/>
          <w:noProof/>
          <w:lang w:val="en-US"/>
        </w:rPr>
        <w:t xml:space="preserve">Short- and long-term population dynamical consequences of asymmetric climate change in black grouse. --- </w:t>
      </w:r>
      <w:r w:rsidRPr="00A2325E">
        <w:rPr>
          <w:rFonts w:ascii="Calibri" w:hAnsi="Calibri"/>
          <w:i/>
          <w:noProof/>
          <w:lang w:val="en-US"/>
        </w:rPr>
        <w:t>Proceedings of the Royal Society B: Biological Sciences</w:t>
      </w:r>
      <w:r w:rsidRPr="00A2325E">
        <w:rPr>
          <w:rFonts w:ascii="Calibri" w:hAnsi="Calibri"/>
          <w:noProof/>
          <w:lang w:val="en-US"/>
        </w:rPr>
        <w:t xml:space="preserve"> 273: 2009-2016.</w:t>
      </w:r>
      <w:bookmarkEnd w:id="9"/>
    </w:p>
    <w:p w14:paraId="1A44D4F0" w14:textId="77777777" w:rsidR="00A2325E" w:rsidRPr="00A2325E" w:rsidRDefault="00A2325E" w:rsidP="00A2325E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0" w:name="_ENREF_10"/>
      <w:r w:rsidRPr="00A2325E">
        <w:rPr>
          <w:rFonts w:ascii="Calibri" w:hAnsi="Calibri"/>
          <w:noProof/>
        </w:rPr>
        <w:t xml:space="preserve">Ranta, E., Lundberg, P., &amp; Kaitala, V. 2006. </w:t>
      </w:r>
      <w:r w:rsidRPr="00A2325E">
        <w:rPr>
          <w:rFonts w:ascii="Calibri" w:hAnsi="Calibri"/>
          <w:noProof/>
          <w:lang w:val="en-US"/>
        </w:rPr>
        <w:t>Ecology of Populations. --- Cambridge University Press, Cambridge.</w:t>
      </w:r>
      <w:bookmarkEnd w:id="10"/>
    </w:p>
    <w:p w14:paraId="5DA9AB24" w14:textId="77777777" w:rsidR="00A2325E" w:rsidRPr="00A2325E" w:rsidRDefault="00A2325E" w:rsidP="00A2325E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" w:name="_ENREF_11"/>
      <w:r w:rsidRPr="00A2325E">
        <w:rPr>
          <w:rFonts w:ascii="Calibri" w:hAnsi="Calibri"/>
          <w:noProof/>
          <w:lang w:val="en-US"/>
        </w:rPr>
        <w:t>Royama, T. 1992. Analytical Population Dynamics. --- Chapman &amp; Hall, London.</w:t>
      </w:r>
      <w:bookmarkEnd w:id="11"/>
    </w:p>
    <w:p w14:paraId="51176782" w14:textId="77777777" w:rsidR="00A2325E" w:rsidRPr="00A2325E" w:rsidRDefault="00A2325E" w:rsidP="00A2325E">
      <w:pPr>
        <w:spacing w:line="240" w:lineRule="auto"/>
        <w:rPr>
          <w:rFonts w:ascii="Calibri" w:hAnsi="Calibri"/>
          <w:noProof/>
          <w:lang w:val="en-US"/>
        </w:rPr>
      </w:pPr>
    </w:p>
    <w:p w14:paraId="09EAC17E" w14:textId="1C72BC87" w:rsidR="007A677C" w:rsidRPr="007A677C" w:rsidRDefault="00C227FC">
      <w:pPr>
        <w:rPr>
          <w:lang w:val="en-US"/>
        </w:rPr>
      </w:pPr>
      <w:r>
        <w:rPr>
          <w:lang w:val="en-US"/>
        </w:rPr>
        <w:fldChar w:fldCharType="end"/>
      </w:r>
    </w:p>
    <w:sectPr w:rsidR="007A677C" w:rsidRPr="007A677C" w:rsidSect="00F2137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 Zool Fenn My Edi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e9t9aefa25deceztf0pprsz90pr95wp0r0t&quot;&gt;References&lt;record-ids&gt;&lt;item&gt;445&lt;/item&gt;&lt;item&gt;449&lt;/item&gt;&lt;item&gt;942&lt;/item&gt;&lt;item&gt;943&lt;/item&gt;&lt;item&gt;1888&lt;/item&gt;&lt;item&gt;2054&lt;/item&gt;&lt;item&gt;2760&lt;/item&gt;&lt;item&gt;2979&lt;/item&gt;&lt;item&gt;5151&lt;/item&gt;&lt;item&gt;5178&lt;/item&gt;&lt;item&gt;5420&lt;/item&gt;&lt;/record-ids&gt;&lt;/item&gt;&lt;/Libraries&gt;"/>
  </w:docVars>
  <w:rsids>
    <w:rsidRoot w:val="007A677C"/>
    <w:rsid w:val="0000412F"/>
    <w:rsid w:val="00004330"/>
    <w:rsid w:val="00004372"/>
    <w:rsid w:val="00004683"/>
    <w:rsid w:val="00004B8E"/>
    <w:rsid w:val="000051A8"/>
    <w:rsid w:val="000079E1"/>
    <w:rsid w:val="000103A4"/>
    <w:rsid w:val="0001094A"/>
    <w:rsid w:val="00011438"/>
    <w:rsid w:val="00012AA4"/>
    <w:rsid w:val="000141C6"/>
    <w:rsid w:val="00016B45"/>
    <w:rsid w:val="00024193"/>
    <w:rsid w:val="00027AA3"/>
    <w:rsid w:val="00027E02"/>
    <w:rsid w:val="0003203F"/>
    <w:rsid w:val="00035881"/>
    <w:rsid w:val="000377B0"/>
    <w:rsid w:val="00040D64"/>
    <w:rsid w:val="00046A1B"/>
    <w:rsid w:val="00046CDF"/>
    <w:rsid w:val="000532C6"/>
    <w:rsid w:val="00053F9C"/>
    <w:rsid w:val="000545D6"/>
    <w:rsid w:val="00054879"/>
    <w:rsid w:val="00055137"/>
    <w:rsid w:val="00057E39"/>
    <w:rsid w:val="00061E17"/>
    <w:rsid w:val="00063FDD"/>
    <w:rsid w:val="000708E1"/>
    <w:rsid w:val="00070B86"/>
    <w:rsid w:val="00071C30"/>
    <w:rsid w:val="00072A1A"/>
    <w:rsid w:val="00073048"/>
    <w:rsid w:val="00074B55"/>
    <w:rsid w:val="000804BC"/>
    <w:rsid w:val="00081AFF"/>
    <w:rsid w:val="00083D24"/>
    <w:rsid w:val="000852A5"/>
    <w:rsid w:val="00086004"/>
    <w:rsid w:val="00087AA7"/>
    <w:rsid w:val="000947E4"/>
    <w:rsid w:val="000950FB"/>
    <w:rsid w:val="0009670B"/>
    <w:rsid w:val="00096E08"/>
    <w:rsid w:val="00096FBD"/>
    <w:rsid w:val="000A26F1"/>
    <w:rsid w:val="000A5356"/>
    <w:rsid w:val="000A57C6"/>
    <w:rsid w:val="000A6AC3"/>
    <w:rsid w:val="000B0470"/>
    <w:rsid w:val="000B0481"/>
    <w:rsid w:val="000B06FA"/>
    <w:rsid w:val="000B200B"/>
    <w:rsid w:val="000B31B3"/>
    <w:rsid w:val="000B320C"/>
    <w:rsid w:val="000C0B5D"/>
    <w:rsid w:val="000C1689"/>
    <w:rsid w:val="000C3251"/>
    <w:rsid w:val="000C3388"/>
    <w:rsid w:val="000C5A41"/>
    <w:rsid w:val="000D082D"/>
    <w:rsid w:val="000D14C6"/>
    <w:rsid w:val="000D1AE3"/>
    <w:rsid w:val="000D5CA0"/>
    <w:rsid w:val="000D7EF7"/>
    <w:rsid w:val="000E4334"/>
    <w:rsid w:val="000E7839"/>
    <w:rsid w:val="000E78C0"/>
    <w:rsid w:val="000E7BA8"/>
    <w:rsid w:val="000F01F2"/>
    <w:rsid w:val="000F0A8A"/>
    <w:rsid w:val="000F6DBB"/>
    <w:rsid w:val="0010295C"/>
    <w:rsid w:val="00103DDA"/>
    <w:rsid w:val="00104433"/>
    <w:rsid w:val="00104608"/>
    <w:rsid w:val="00122317"/>
    <w:rsid w:val="001239EE"/>
    <w:rsid w:val="00123FF0"/>
    <w:rsid w:val="0012472B"/>
    <w:rsid w:val="00134D11"/>
    <w:rsid w:val="00141BEC"/>
    <w:rsid w:val="00146DA2"/>
    <w:rsid w:val="00151DDB"/>
    <w:rsid w:val="00151F72"/>
    <w:rsid w:val="00155491"/>
    <w:rsid w:val="001556B2"/>
    <w:rsid w:val="00156743"/>
    <w:rsid w:val="0015682B"/>
    <w:rsid w:val="00161BDE"/>
    <w:rsid w:val="00162263"/>
    <w:rsid w:val="00165652"/>
    <w:rsid w:val="00166BE0"/>
    <w:rsid w:val="00172BFE"/>
    <w:rsid w:val="001733B2"/>
    <w:rsid w:val="00175DA8"/>
    <w:rsid w:val="00176EE8"/>
    <w:rsid w:val="00177580"/>
    <w:rsid w:val="001804CC"/>
    <w:rsid w:val="00181943"/>
    <w:rsid w:val="001841DA"/>
    <w:rsid w:val="00185C60"/>
    <w:rsid w:val="001917AE"/>
    <w:rsid w:val="00191DAB"/>
    <w:rsid w:val="00193539"/>
    <w:rsid w:val="00196661"/>
    <w:rsid w:val="001A0A7A"/>
    <w:rsid w:val="001A230C"/>
    <w:rsid w:val="001A261B"/>
    <w:rsid w:val="001A31D0"/>
    <w:rsid w:val="001A48E8"/>
    <w:rsid w:val="001A6583"/>
    <w:rsid w:val="001A70C3"/>
    <w:rsid w:val="001B18B8"/>
    <w:rsid w:val="001B23B1"/>
    <w:rsid w:val="001B3768"/>
    <w:rsid w:val="001B7EB5"/>
    <w:rsid w:val="001B7F9E"/>
    <w:rsid w:val="001C1330"/>
    <w:rsid w:val="001C1934"/>
    <w:rsid w:val="001C695E"/>
    <w:rsid w:val="001C696C"/>
    <w:rsid w:val="001D0DE9"/>
    <w:rsid w:val="001D10D1"/>
    <w:rsid w:val="001D67BF"/>
    <w:rsid w:val="001D7D3A"/>
    <w:rsid w:val="001E0AF5"/>
    <w:rsid w:val="001E2760"/>
    <w:rsid w:val="001E2927"/>
    <w:rsid w:val="001E2E6A"/>
    <w:rsid w:val="001E5E4F"/>
    <w:rsid w:val="001E6DC6"/>
    <w:rsid w:val="001E7064"/>
    <w:rsid w:val="001F0239"/>
    <w:rsid w:val="001F1323"/>
    <w:rsid w:val="001F3AB8"/>
    <w:rsid w:val="001F3AE1"/>
    <w:rsid w:val="001F411C"/>
    <w:rsid w:val="001F4B7C"/>
    <w:rsid w:val="001F75C1"/>
    <w:rsid w:val="00202E1C"/>
    <w:rsid w:val="0020352F"/>
    <w:rsid w:val="002059AD"/>
    <w:rsid w:val="00210137"/>
    <w:rsid w:val="00211089"/>
    <w:rsid w:val="00212B0F"/>
    <w:rsid w:val="00214A0E"/>
    <w:rsid w:val="00214E2C"/>
    <w:rsid w:val="002153F6"/>
    <w:rsid w:val="002165B8"/>
    <w:rsid w:val="00216EDF"/>
    <w:rsid w:val="00223576"/>
    <w:rsid w:val="00223687"/>
    <w:rsid w:val="00223FDE"/>
    <w:rsid w:val="00224ACF"/>
    <w:rsid w:val="00226472"/>
    <w:rsid w:val="002279DF"/>
    <w:rsid w:val="00227E0E"/>
    <w:rsid w:val="0023241A"/>
    <w:rsid w:val="00232C04"/>
    <w:rsid w:val="00233254"/>
    <w:rsid w:val="00233EB9"/>
    <w:rsid w:val="0023444E"/>
    <w:rsid w:val="00236BF4"/>
    <w:rsid w:val="00237034"/>
    <w:rsid w:val="00243A7B"/>
    <w:rsid w:val="002501E8"/>
    <w:rsid w:val="0025141E"/>
    <w:rsid w:val="002523A2"/>
    <w:rsid w:val="002558F3"/>
    <w:rsid w:val="00256532"/>
    <w:rsid w:val="002575F7"/>
    <w:rsid w:val="0026089A"/>
    <w:rsid w:val="00260DB3"/>
    <w:rsid w:val="002624C5"/>
    <w:rsid w:val="0026274A"/>
    <w:rsid w:val="0026558A"/>
    <w:rsid w:val="00270FC4"/>
    <w:rsid w:val="00271623"/>
    <w:rsid w:val="00271A14"/>
    <w:rsid w:val="00277229"/>
    <w:rsid w:val="00280471"/>
    <w:rsid w:val="00280B23"/>
    <w:rsid w:val="00283603"/>
    <w:rsid w:val="002836DE"/>
    <w:rsid w:val="00283FBF"/>
    <w:rsid w:val="00290112"/>
    <w:rsid w:val="00290FBD"/>
    <w:rsid w:val="00291251"/>
    <w:rsid w:val="00291988"/>
    <w:rsid w:val="0029460B"/>
    <w:rsid w:val="00296065"/>
    <w:rsid w:val="002A197F"/>
    <w:rsid w:val="002A5203"/>
    <w:rsid w:val="002A6616"/>
    <w:rsid w:val="002B188C"/>
    <w:rsid w:val="002B2ECE"/>
    <w:rsid w:val="002B3435"/>
    <w:rsid w:val="002B4565"/>
    <w:rsid w:val="002C3C5E"/>
    <w:rsid w:val="002D207E"/>
    <w:rsid w:val="002D20F0"/>
    <w:rsid w:val="002D25B5"/>
    <w:rsid w:val="002D34CC"/>
    <w:rsid w:val="002D518A"/>
    <w:rsid w:val="002E33C6"/>
    <w:rsid w:val="002E34D6"/>
    <w:rsid w:val="002E5CD3"/>
    <w:rsid w:val="002F417A"/>
    <w:rsid w:val="002F62B9"/>
    <w:rsid w:val="002F7565"/>
    <w:rsid w:val="00300C3E"/>
    <w:rsid w:val="00301FC5"/>
    <w:rsid w:val="00304C9C"/>
    <w:rsid w:val="003051B1"/>
    <w:rsid w:val="00314660"/>
    <w:rsid w:val="00315CB8"/>
    <w:rsid w:val="003160DE"/>
    <w:rsid w:val="00316AF4"/>
    <w:rsid w:val="00317BF3"/>
    <w:rsid w:val="00321637"/>
    <w:rsid w:val="00321723"/>
    <w:rsid w:val="0032270D"/>
    <w:rsid w:val="003266FF"/>
    <w:rsid w:val="0033043B"/>
    <w:rsid w:val="00330BA6"/>
    <w:rsid w:val="00331089"/>
    <w:rsid w:val="00332256"/>
    <w:rsid w:val="0033453E"/>
    <w:rsid w:val="00336F16"/>
    <w:rsid w:val="00340CA9"/>
    <w:rsid w:val="00343C8D"/>
    <w:rsid w:val="00344074"/>
    <w:rsid w:val="00345642"/>
    <w:rsid w:val="00346DC9"/>
    <w:rsid w:val="003475EB"/>
    <w:rsid w:val="00352A3C"/>
    <w:rsid w:val="0035463F"/>
    <w:rsid w:val="003553D7"/>
    <w:rsid w:val="00362AE5"/>
    <w:rsid w:val="0036375F"/>
    <w:rsid w:val="003645B7"/>
    <w:rsid w:val="00364E32"/>
    <w:rsid w:val="00366B32"/>
    <w:rsid w:val="00377C80"/>
    <w:rsid w:val="003815D4"/>
    <w:rsid w:val="00383011"/>
    <w:rsid w:val="00384813"/>
    <w:rsid w:val="00386432"/>
    <w:rsid w:val="00387283"/>
    <w:rsid w:val="00390586"/>
    <w:rsid w:val="003942F5"/>
    <w:rsid w:val="003A0CB8"/>
    <w:rsid w:val="003A3D4C"/>
    <w:rsid w:val="003B2820"/>
    <w:rsid w:val="003B34DB"/>
    <w:rsid w:val="003B6AB2"/>
    <w:rsid w:val="003C405C"/>
    <w:rsid w:val="003C42DB"/>
    <w:rsid w:val="003C5E94"/>
    <w:rsid w:val="003C6AC8"/>
    <w:rsid w:val="003C7ABA"/>
    <w:rsid w:val="003D1C7B"/>
    <w:rsid w:val="003D374F"/>
    <w:rsid w:val="003D40AD"/>
    <w:rsid w:val="003D5800"/>
    <w:rsid w:val="003E15A0"/>
    <w:rsid w:val="003E2C81"/>
    <w:rsid w:val="003E2E1F"/>
    <w:rsid w:val="003E496F"/>
    <w:rsid w:val="003E524E"/>
    <w:rsid w:val="003E5D5C"/>
    <w:rsid w:val="003E65EB"/>
    <w:rsid w:val="003F4C92"/>
    <w:rsid w:val="003F72BC"/>
    <w:rsid w:val="003F72F4"/>
    <w:rsid w:val="004000CE"/>
    <w:rsid w:val="0040150C"/>
    <w:rsid w:val="004030FC"/>
    <w:rsid w:val="00403416"/>
    <w:rsid w:val="004103A4"/>
    <w:rsid w:val="00414305"/>
    <w:rsid w:val="00414760"/>
    <w:rsid w:val="00415278"/>
    <w:rsid w:val="00416322"/>
    <w:rsid w:val="00421235"/>
    <w:rsid w:val="00421954"/>
    <w:rsid w:val="00421AD0"/>
    <w:rsid w:val="004239A7"/>
    <w:rsid w:val="0042524D"/>
    <w:rsid w:val="00427F28"/>
    <w:rsid w:val="00431571"/>
    <w:rsid w:val="00433E99"/>
    <w:rsid w:val="00437AEC"/>
    <w:rsid w:val="00440C5B"/>
    <w:rsid w:val="00441684"/>
    <w:rsid w:val="00443167"/>
    <w:rsid w:val="0044320F"/>
    <w:rsid w:val="00443422"/>
    <w:rsid w:val="004455EB"/>
    <w:rsid w:val="00446335"/>
    <w:rsid w:val="00446DE8"/>
    <w:rsid w:val="00446F32"/>
    <w:rsid w:val="00450C50"/>
    <w:rsid w:val="0045181C"/>
    <w:rsid w:val="0045239F"/>
    <w:rsid w:val="00452426"/>
    <w:rsid w:val="004538CA"/>
    <w:rsid w:val="00454507"/>
    <w:rsid w:val="004603CF"/>
    <w:rsid w:val="00460C52"/>
    <w:rsid w:val="004613A1"/>
    <w:rsid w:val="004656D3"/>
    <w:rsid w:val="0047545A"/>
    <w:rsid w:val="00476094"/>
    <w:rsid w:val="0047696A"/>
    <w:rsid w:val="0048691D"/>
    <w:rsid w:val="00490EDF"/>
    <w:rsid w:val="0049190E"/>
    <w:rsid w:val="00493B78"/>
    <w:rsid w:val="004956FC"/>
    <w:rsid w:val="00497946"/>
    <w:rsid w:val="004A0598"/>
    <w:rsid w:val="004A2274"/>
    <w:rsid w:val="004A5B98"/>
    <w:rsid w:val="004B1425"/>
    <w:rsid w:val="004B31AB"/>
    <w:rsid w:val="004B36CA"/>
    <w:rsid w:val="004C0895"/>
    <w:rsid w:val="004C1847"/>
    <w:rsid w:val="004C2A19"/>
    <w:rsid w:val="004C71B4"/>
    <w:rsid w:val="004C7CCA"/>
    <w:rsid w:val="004D163B"/>
    <w:rsid w:val="004D1E94"/>
    <w:rsid w:val="004E3473"/>
    <w:rsid w:val="004E45E9"/>
    <w:rsid w:val="004E5BA9"/>
    <w:rsid w:val="004E5FDE"/>
    <w:rsid w:val="004E6178"/>
    <w:rsid w:val="004E68F2"/>
    <w:rsid w:val="004E7D4A"/>
    <w:rsid w:val="004F0E36"/>
    <w:rsid w:val="004F57DD"/>
    <w:rsid w:val="004F7F96"/>
    <w:rsid w:val="0050163F"/>
    <w:rsid w:val="00503FAA"/>
    <w:rsid w:val="005047B8"/>
    <w:rsid w:val="00505510"/>
    <w:rsid w:val="00505E03"/>
    <w:rsid w:val="00506EDC"/>
    <w:rsid w:val="00507585"/>
    <w:rsid w:val="005101FF"/>
    <w:rsid w:val="005131EB"/>
    <w:rsid w:val="00514896"/>
    <w:rsid w:val="005156C2"/>
    <w:rsid w:val="005207D2"/>
    <w:rsid w:val="005217F9"/>
    <w:rsid w:val="00522985"/>
    <w:rsid w:val="005236A8"/>
    <w:rsid w:val="00524B5F"/>
    <w:rsid w:val="005255A0"/>
    <w:rsid w:val="005315CB"/>
    <w:rsid w:val="00533F04"/>
    <w:rsid w:val="0053432B"/>
    <w:rsid w:val="0054171D"/>
    <w:rsid w:val="005422D3"/>
    <w:rsid w:val="005424AD"/>
    <w:rsid w:val="00542AE9"/>
    <w:rsid w:val="00544C62"/>
    <w:rsid w:val="005501FC"/>
    <w:rsid w:val="00550576"/>
    <w:rsid w:val="00550C4E"/>
    <w:rsid w:val="005518CD"/>
    <w:rsid w:val="00553A3A"/>
    <w:rsid w:val="0055441A"/>
    <w:rsid w:val="00554A38"/>
    <w:rsid w:val="00555EDE"/>
    <w:rsid w:val="00556859"/>
    <w:rsid w:val="00557E22"/>
    <w:rsid w:val="0056227C"/>
    <w:rsid w:val="00562C10"/>
    <w:rsid w:val="0056499C"/>
    <w:rsid w:val="0056507C"/>
    <w:rsid w:val="00567BAE"/>
    <w:rsid w:val="00570ED2"/>
    <w:rsid w:val="005720BD"/>
    <w:rsid w:val="0057448F"/>
    <w:rsid w:val="00575A0C"/>
    <w:rsid w:val="00576182"/>
    <w:rsid w:val="00577739"/>
    <w:rsid w:val="00580561"/>
    <w:rsid w:val="0059107C"/>
    <w:rsid w:val="00592AFB"/>
    <w:rsid w:val="0059498D"/>
    <w:rsid w:val="00594B69"/>
    <w:rsid w:val="005A07DF"/>
    <w:rsid w:val="005A098B"/>
    <w:rsid w:val="005A3E18"/>
    <w:rsid w:val="005A4EB1"/>
    <w:rsid w:val="005A6D87"/>
    <w:rsid w:val="005B010A"/>
    <w:rsid w:val="005B1D2B"/>
    <w:rsid w:val="005B224A"/>
    <w:rsid w:val="005B56EB"/>
    <w:rsid w:val="005C408B"/>
    <w:rsid w:val="005C4992"/>
    <w:rsid w:val="005C5479"/>
    <w:rsid w:val="005C689D"/>
    <w:rsid w:val="005C7043"/>
    <w:rsid w:val="005D0D9E"/>
    <w:rsid w:val="005D47D0"/>
    <w:rsid w:val="005E1407"/>
    <w:rsid w:val="005E3B8F"/>
    <w:rsid w:val="005E3C73"/>
    <w:rsid w:val="005E4741"/>
    <w:rsid w:val="005E4FE2"/>
    <w:rsid w:val="005E5995"/>
    <w:rsid w:val="005E6040"/>
    <w:rsid w:val="005E64E0"/>
    <w:rsid w:val="005E7975"/>
    <w:rsid w:val="005F2CE8"/>
    <w:rsid w:val="005F3544"/>
    <w:rsid w:val="005F4F97"/>
    <w:rsid w:val="005F7BEC"/>
    <w:rsid w:val="00601C84"/>
    <w:rsid w:val="006041E1"/>
    <w:rsid w:val="0060603F"/>
    <w:rsid w:val="006063AC"/>
    <w:rsid w:val="00610562"/>
    <w:rsid w:val="006141E7"/>
    <w:rsid w:val="00614B9D"/>
    <w:rsid w:val="00620415"/>
    <w:rsid w:val="00621A70"/>
    <w:rsid w:val="00623302"/>
    <w:rsid w:val="00626972"/>
    <w:rsid w:val="00634BF2"/>
    <w:rsid w:val="00635077"/>
    <w:rsid w:val="00637C41"/>
    <w:rsid w:val="0064624C"/>
    <w:rsid w:val="006475BD"/>
    <w:rsid w:val="00650F4A"/>
    <w:rsid w:val="00653E39"/>
    <w:rsid w:val="0065554E"/>
    <w:rsid w:val="00655CFE"/>
    <w:rsid w:val="006567B7"/>
    <w:rsid w:val="006569BD"/>
    <w:rsid w:val="00656E95"/>
    <w:rsid w:val="006623D1"/>
    <w:rsid w:val="0067008D"/>
    <w:rsid w:val="006707CF"/>
    <w:rsid w:val="00670FC5"/>
    <w:rsid w:val="0067298D"/>
    <w:rsid w:val="006731C2"/>
    <w:rsid w:val="00673820"/>
    <w:rsid w:val="006742D3"/>
    <w:rsid w:val="00674F8F"/>
    <w:rsid w:val="00675574"/>
    <w:rsid w:val="00677B28"/>
    <w:rsid w:val="006827BE"/>
    <w:rsid w:val="00684118"/>
    <w:rsid w:val="006877F7"/>
    <w:rsid w:val="006937EE"/>
    <w:rsid w:val="0069454B"/>
    <w:rsid w:val="006A0785"/>
    <w:rsid w:val="006A0AB9"/>
    <w:rsid w:val="006A125C"/>
    <w:rsid w:val="006A3C95"/>
    <w:rsid w:val="006A4F19"/>
    <w:rsid w:val="006A52E1"/>
    <w:rsid w:val="006A688D"/>
    <w:rsid w:val="006B0D3F"/>
    <w:rsid w:val="006B1464"/>
    <w:rsid w:val="006B2990"/>
    <w:rsid w:val="006B31AE"/>
    <w:rsid w:val="006B4428"/>
    <w:rsid w:val="006B60B7"/>
    <w:rsid w:val="006C1204"/>
    <w:rsid w:val="006C198A"/>
    <w:rsid w:val="006C2963"/>
    <w:rsid w:val="006C58EF"/>
    <w:rsid w:val="006C5DB3"/>
    <w:rsid w:val="006C677A"/>
    <w:rsid w:val="006D160D"/>
    <w:rsid w:val="006D1F4E"/>
    <w:rsid w:val="006D2755"/>
    <w:rsid w:val="006D4B4B"/>
    <w:rsid w:val="006D5A8E"/>
    <w:rsid w:val="006D5B24"/>
    <w:rsid w:val="006D6554"/>
    <w:rsid w:val="006D7CA0"/>
    <w:rsid w:val="006E0000"/>
    <w:rsid w:val="006E04FB"/>
    <w:rsid w:val="006E0D6A"/>
    <w:rsid w:val="006E23F1"/>
    <w:rsid w:val="006E3455"/>
    <w:rsid w:val="006E35D6"/>
    <w:rsid w:val="006E41F2"/>
    <w:rsid w:val="006F133C"/>
    <w:rsid w:val="006F1A9F"/>
    <w:rsid w:val="006F2CD5"/>
    <w:rsid w:val="006F34A3"/>
    <w:rsid w:val="006F3818"/>
    <w:rsid w:val="006F3DDA"/>
    <w:rsid w:val="0070090E"/>
    <w:rsid w:val="00711378"/>
    <w:rsid w:val="00713A32"/>
    <w:rsid w:val="00715602"/>
    <w:rsid w:val="00715B65"/>
    <w:rsid w:val="0072314C"/>
    <w:rsid w:val="00724838"/>
    <w:rsid w:val="00724DF4"/>
    <w:rsid w:val="00726167"/>
    <w:rsid w:val="0072653E"/>
    <w:rsid w:val="007269DB"/>
    <w:rsid w:val="00726B1B"/>
    <w:rsid w:val="00726F4A"/>
    <w:rsid w:val="00730A18"/>
    <w:rsid w:val="00732F20"/>
    <w:rsid w:val="007340FF"/>
    <w:rsid w:val="00736C88"/>
    <w:rsid w:val="007378DA"/>
    <w:rsid w:val="00741802"/>
    <w:rsid w:val="00743331"/>
    <w:rsid w:val="00743FAB"/>
    <w:rsid w:val="00745696"/>
    <w:rsid w:val="00746EF4"/>
    <w:rsid w:val="00751F95"/>
    <w:rsid w:val="00752DA5"/>
    <w:rsid w:val="00753E7A"/>
    <w:rsid w:val="007621B8"/>
    <w:rsid w:val="007635EE"/>
    <w:rsid w:val="00765210"/>
    <w:rsid w:val="007676D9"/>
    <w:rsid w:val="00770A37"/>
    <w:rsid w:val="0077561E"/>
    <w:rsid w:val="00776AFF"/>
    <w:rsid w:val="007811D2"/>
    <w:rsid w:val="0078215E"/>
    <w:rsid w:val="00782853"/>
    <w:rsid w:val="007847CE"/>
    <w:rsid w:val="007860C3"/>
    <w:rsid w:val="00787DCB"/>
    <w:rsid w:val="007916A0"/>
    <w:rsid w:val="00793BE3"/>
    <w:rsid w:val="00793E85"/>
    <w:rsid w:val="00796663"/>
    <w:rsid w:val="00796A20"/>
    <w:rsid w:val="00796F73"/>
    <w:rsid w:val="00797035"/>
    <w:rsid w:val="007A0034"/>
    <w:rsid w:val="007A0E8F"/>
    <w:rsid w:val="007A1B70"/>
    <w:rsid w:val="007A2ADE"/>
    <w:rsid w:val="007A3B54"/>
    <w:rsid w:val="007A4B86"/>
    <w:rsid w:val="007A5158"/>
    <w:rsid w:val="007A5289"/>
    <w:rsid w:val="007A677C"/>
    <w:rsid w:val="007A792D"/>
    <w:rsid w:val="007B4A84"/>
    <w:rsid w:val="007B57B7"/>
    <w:rsid w:val="007C0F9B"/>
    <w:rsid w:val="007C44B4"/>
    <w:rsid w:val="007D1557"/>
    <w:rsid w:val="007D3B11"/>
    <w:rsid w:val="007D4A3A"/>
    <w:rsid w:val="007D6EE3"/>
    <w:rsid w:val="007E139E"/>
    <w:rsid w:val="007E2A24"/>
    <w:rsid w:val="007E7703"/>
    <w:rsid w:val="007F0FC4"/>
    <w:rsid w:val="007F0FCC"/>
    <w:rsid w:val="007F1D07"/>
    <w:rsid w:val="007F1F27"/>
    <w:rsid w:val="007F4D24"/>
    <w:rsid w:val="007F5060"/>
    <w:rsid w:val="007F59C5"/>
    <w:rsid w:val="007F6A95"/>
    <w:rsid w:val="008002E7"/>
    <w:rsid w:val="008018B2"/>
    <w:rsid w:val="0080440F"/>
    <w:rsid w:val="008048AA"/>
    <w:rsid w:val="00804E88"/>
    <w:rsid w:val="0081085D"/>
    <w:rsid w:val="00810E03"/>
    <w:rsid w:val="008140A9"/>
    <w:rsid w:val="00817DC3"/>
    <w:rsid w:val="00830E4C"/>
    <w:rsid w:val="00830F73"/>
    <w:rsid w:val="008313FE"/>
    <w:rsid w:val="00833ABC"/>
    <w:rsid w:val="008429B3"/>
    <w:rsid w:val="0085121B"/>
    <w:rsid w:val="008512F0"/>
    <w:rsid w:val="00853EFD"/>
    <w:rsid w:val="00856C85"/>
    <w:rsid w:val="0086018D"/>
    <w:rsid w:val="008657D9"/>
    <w:rsid w:val="00866671"/>
    <w:rsid w:val="0086722F"/>
    <w:rsid w:val="00870795"/>
    <w:rsid w:val="00873DA2"/>
    <w:rsid w:val="00874C35"/>
    <w:rsid w:val="00876F80"/>
    <w:rsid w:val="00877290"/>
    <w:rsid w:val="00880B9F"/>
    <w:rsid w:val="008879E0"/>
    <w:rsid w:val="0089200A"/>
    <w:rsid w:val="008929FD"/>
    <w:rsid w:val="00893E4A"/>
    <w:rsid w:val="00894837"/>
    <w:rsid w:val="0089517F"/>
    <w:rsid w:val="008977B1"/>
    <w:rsid w:val="008A0A1E"/>
    <w:rsid w:val="008A11A8"/>
    <w:rsid w:val="008A5339"/>
    <w:rsid w:val="008A5C97"/>
    <w:rsid w:val="008A7F1A"/>
    <w:rsid w:val="008B0925"/>
    <w:rsid w:val="008B4A49"/>
    <w:rsid w:val="008B4BE1"/>
    <w:rsid w:val="008C3095"/>
    <w:rsid w:val="008D0141"/>
    <w:rsid w:val="008D02CD"/>
    <w:rsid w:val="008D0E42"/>
    <w:rsid w:val="008D42FA"/>
    <w:rsid w:val="008D59EE"/>
    <w:rsid w:val="008D6334"/>
    <w:rsid w:val="008E2C66"/>
    <w:rsid w:val="008F14F8"/>
    <w:rsid w:val="008F3D06"/>
    <w:rsid w:val="008F424D"/>
    <w:rsid w:val="008F4E25"/>
    <w:rsid w:val="00903F9C"/>
    <w:rsid w:val="00906B82"/>
    <w:rsid w:val="009125C4"/>
    <w:rsid w:val="00912EEB"/>
    <w:rsid w:val="00913C7F"/>
    <w:rsid w:val="00913F3B"/>
    <w:rsid w:val="0091528E"/>
    <w:rsid w:val="009152FB"/>
    <w:rsid w:val="00917BE4"/>
    <w:rsid w:val="00920B03"/>
    <w:rsid w:val="009214E9"/>
    <w:rsid w:val="0092329E"/>
    <w:rsid w:val="0092395A"/>
    <w:rsid w:val="00925BAA"/>
    <w:rsid w:val="009267C5"/>
    <w:rsid w:val="00936A59"/>
    <w:rsid w:val="00940BB9"/>
    <w:rsid w:val="00942421"/>
    <w:rsid w:val="009427BC"/>
    <w:rsid w:val="00942B57"/>
    <w:rsid w:val="00946D45"/>
    <w:rsid w:val="00951DB5"/>
    <w:rsid w:val="00956520"/>
    <w:rsid w:val="00963390"/>
    <w:rsid w:val="00967777"/>
    <w:rsid w:val="00967D78"/>
    <w:rsid w:val="00972A2C"/>
    <w:rsid w:val="00973458"/>
    <w:rsid w:val="00980B7A"/>
    <w:rsid w:val="00986EA0"/>
    <w:rsid w:val="00987B6E"/>
    <w:rsid w:val="00995247"/>
    <w:rsid w:val="00997E99"/>
    <w:rsid w:val="009A0C47"/>
    <w:rsid w:val="009A129B"/>
    <w:rsid w:val="009A231B"/>
    <w:rsid w:val="009A3292"/>
    <w:rsid w:val="009A6F5E"/>
    <w:rsid w:val="009B243B"/>
    <w:rsid w:val="009B3054"/>
    <w:rsid w:val="009B4A50"/>
    <w:rsid w:val="009C497C"/>
    <w:rsid w:val="009C72CA"/>
    <w:rsid w:val="009D17FA"/>
    <w:rsid w:val="009D18C9"/>
    <w:rsid w:val="009D6176"/>
    <w:rsid w:val="009E1C10"/>
    <w:rsid w:val="009E2149"/>
    <w:rsid w:val="009E31C4"/>
    <w:rsid w:val="009E323C"/>
    <w:rsid w:val="009E43AD"/>
    <w:rsid w:val="009E4E36"/>
    <w:rsid w:val="009E687B"/>
    <w:rsid w:val="009E71BF"/>
    <w:rsid w:val="009F0A88"/>
    <w:rsid w:val="009F2F76"/>
    <w:rsid w:val="009F4CFB"/>
    <w:rsid w:val="009F7158"/>
    <w:rsid w:val="00A038C5"/>
    <w:rsid w:val="00A0690C"/>
    <w:rsid w:val="00A16606"/>
    <w:rsid w:val="00A20FD8"/>
    <w:rsid w:val="00A2325E"/>
    <w:rsid w:val="00A27D6A"/>
    <w:rsid w:val="00A35765"/>
    <w:rsid w:val="00A37902"/>
    <w:rsid w:val="00A418B5"/>
    <w:rsid w:val="00A45395"/>
    <w:rsid w:val="00A47413"/>
    <w:rsid w:val="00A478C0"/>
    <w:rsid w:val="00A5096D"/>
    <w:rsid w:val="00A51585"/>
    <w:rsid w:val="00A51D0E"/>
    <w:rsid w:val="00A53BAB"/>
    <w:rsid w:val="00A53EF2"/>
    <w:rsid w:val="00A54AD5"/>
    <w:rsid w:val="00A5665F"/>
    <w:rsid w:val="00A5693C"/>
    <w:rsid w:val="00A57687"/>
    <w:rsid w:val="00A60E4E"/>
    <w:rsid w:val="00A63EF6"/>
    <w:rsid w:val="00A651C6"/>
    <w:rsid w:val="00A67305"/>
    <w:rsid w:val="00A67F48"/>
    <w:rsid w:val="00A715C7"/>
    <w:rsid w:val="00A71E96"/>
    <w:rsid w:val="00A752B9"/>
    <w:rsid w:val="00A81C9A"/>
    <w:rsid w:val="00A83B24"/>
    <w:rsid w:val="00A84900"/>
    <w:rsid w:val="00A8586D"/>
    <w:rsid w:val="00A85D59"/>
    <w:rsid w:val="00A87D80"/>
    <w:rsid w:val="00A92619"/>
    <w:rsid w:val="00A964BC"/>
    <w:rsid w:val="00AA0DEC"/>
    <w:rsid w:val="00AA1ED7"/>
    <w:rsid w:val="00AA2F5B"/>
    <w:rsid w:val="00AA31A2"/>
    <w:rsid w:val="00AA427C"/>
    <w:rsid w:val="00AA4B7F"/>
    <w:rsid w:val="00AA766E"/>
    <w:rsid w:val="00AA7E19"/>
    <w:rsid w:val="00AB2D68"/>
    <w:rsid w:val="00AB7FC9"/>
    <w:rsid w:val="00AC0B6A"/>
    <w:rsid w:val="00AC226F"/>
    <w:rsid w:val="00AC2713"/>
    <w:rsid w:val="00AC279F"/>
    <w:rsid w:val="00AC3214"/>
    <w:rsid w:val="00AC6260"/>
    <w:rsid w:val="00AC735D"/>
    <w:rsid w:val="00AC7544"/>
    <w:rsid w:val="00AD2187"/>
    <w:rsid w:val="00AD4930"/>
    <w:rsid w:val="00AD4949"/>
    <w:rsid w:val="00AD67DF"/>
    <w:rsid w:val="00AD6DBC"/>
    <w:rsid w:val="00AD7723"/>
    <w:rsid w:val="00AD7AB0"/>
    <w:rsid w:val="00AE0618"/>
    <w:rsid w:val="00AE09E7"/>
    <w:rsid w:val="00AE7067"/>
    <w:rsid w:val="00AF4B78"/>
    <w:rsid w:val="00AF4CE8"/>
    <w:rsid w:val="00AF53F2"/>
    <w:rsid w:val="00AF597E"/>
    <w:rsid w:val="00AF7162"/>
    <w:rsid w:val="00AF7247"/>
    <w:rsid w:val="00B01AB3"/>
    <w:rsid w:val="00B052DF"/>
    <w:rsid w:val="00B065BF"/>
    <w:rsid w:val="00B07C08"/>
    <w:rsid w:val="00B1289E"/>
    <w:rsid w:val="00B13A89"/>
    <w:rsid w:val="00B15BF0"/>
    <w:rsid w:val="00B164D4"/>
    <w:rsid w:val="00B16561"/>
    <w:rsid w:val="00B1664F"/>
    <w:rsid w:val="00B169C0"/>
    <w:rsid w:val="00B17B4D"/>
    <w:rsid w:val="00B2136B"/>
    <w:rsid w:val="00B23273"/>
    <w:rsid w:val="00B24B8F"/>
    <w:rsid w:val="00B31670"/>
    <w:rsid w:val="00B33C82"/>
    <w:rsid w:val="00B34AF1"/>
    <w:rsid w:val="00B352FF"/>
    <w:rsid w:val="00B369EE"/>
    <w:rsid w:val="00B37518"/>
    <w:rsid w:val="00B37CB6"/>
    <w:rsid w:val="00B41BBA"/>
    <w:rsid w:val="00B421B0"/>
    <w:rsid w:val="00B4325E"/>
    <w:rsid w:val="00B442ED"/>
    <w:rsid w:val="00B47177"/>
    <w:rsid w:val="00B52754"/>
    <w:rsid w:val="00B52E2E"/>
    <w:rsid w:val="00B54172"/>
    <w:rsid w:val="00B56ACB"/>
    <w:rsid w:val="00B56FEE"/>
    <w:rsid w:val="00B60C94"/>
    <w:rsid w:val="00B618E2"/>
    <w:rsid w:val="00B6340C"/>
    <w:rsid w:val="00B6650C"/>
    <w:rsid w:val="00B7109C"/>
    <w:rsid w:val="00B72034"/>
    <w:rsid w:val="00B7522F"/>
    <w:rsid w:val="00B777D6"/>
    <w:rsid w:val="00B82183"/>
    <w:rsid w:val="00B83F21"/>
    <w:rsid w:val="00B86FBE"/>
    <w:rsid w:val="00B90A35"/>
    <w:rsid w:val="00B93156"/>
    <w:rsid w:val="00B960E9"/>
    <w:rsid w:val="00B96FC6"/>
    <w:rsid w:val="00BA3959"/>
    <w:rsid w:val="00BA3E38"/>
    <w:rsid w:val="00BA43B3"/>
    <w:rsid w:val="00BA6AAD"/>
    <w:rsid w:val="00BA7B7A"/>
    <w:rsid w:val="00BB71E7"/>
    <w:rsid w:val="00BC025F"/>
    <w:rsid w:val="00BC3EB4"/>
    <w:rsid w:val="00BC47F0"/>
    <w:rsid w:val="00BC4A9A"/>
    <w:rsid w:val="00BC4E36"/>
    <w:rsid w:val="00BC5229"/>
    <w:rsid w:val="00BC5486"/>
    <w:rsid w:val="00BC74A2"/>
    <w:rsid w:val="00BD1254"/>
    <w:rsid w:val="00BD1AF4"/>
    <w:rsid w:val="00BD217A"/>
    <w:rsid w:val="00BD230D"/>
    <w:rsid w:val="00BD28D6"/>
    <w:rsid w:val="00BD3BAB"/>
    <w:rsid w:val="00BD401D"/>
    <w:rsid w:val="00BD46D2"/>
    <w:rsid w:val="00BD5703"/>
    <w:rsid w:val="00BD642D"/>
    <w:rsid w:val="00BD6E49"/>
    <w:rsid w:val="00BD7E42"/>
    <w:rsid w:val="00BE09AF"/>
    <w:rsid w:val="00BE7A3E"/>
    <w:rsid w:val="00BF01EC"/>
    <w:rsid w:val="00BF4C1B"/>
    <w:rsid w:val="00BF7BDA"/>
    <w:rsid w:val="00C01C21"/>
    <w:rsid w:val="00C02753"/>
    <w:rsid w:val="00C027CF"/>
    <w:rsid w:val="00C045CC"/>
    <w:rsid w:val="00C06C0B"/>
    <w:rsid w:val="00C07F82"/>
    <w:rsid w:val="00C10700"/>
    <w:rsid w:val="00C1316C"/>
    <w:rsid w:val="00C16123"/>
    <w:rsid w:val="00C2079A"/>
    <w:rsid w:val="00C21EB4"/>
    <w:rsid w:val="00C227FC"/>
    <w:rsid w:val="00C25A86"/>
    <w:rsid w:val="00C25F4E"/>
    <w:rsid w:val="00C27E37"/>
    <w:rsid w:val="00C32EE3"/>
    <w:rsid w:val="00C33DD9"/>
    <w:rsid w:val="00C366CD"/>
    <w:rsid w:val="00C36A0E"/>
    <w:rsid w:val="00C37388"/>
    <w:rsid w:val="00C4009E"/>
    <w:rsid w:val="00C4375B"/>
    <w:rsid w:val="00C456F9"/>
    <w:rsid w:val="00C51EDD"/>
    <w:rsid w:val="00C54B2B"/>
    <w:rsid w:val="00C56409"/>
    <w:rsid w:val="00C6279D"/>
    <w:rsid w:val="00C63564"/>
    <w:rsid w:val="00C63D54"/>
    <w:rsid w:val="00C6519F"/>
    <w:rsid w:val="00C65DCD"/>
    <w:rsid w:val="00C71F08"/>
    <w:rsid w:val="00C740F2"/>
    <w:rsid w:val="00C76587"/>
    <w:rsid w:val="00C804F8"/>
    <w:rsid w:val="00C80B17"/>
    <w:rsid w:val="00C813A5"/>
    <w:rsid w:val="00C815B5"/>
    <w:rsid w:val="00C830AC"/>
    <w:rsid w:val="00C86032"/>
    <w:rsid w:val="00C87114"/>
    <w:rsid w:val="00C92D72"/>
    <w:rsid w:val="00C93E82"/>
    <w:rsid w:val="00C94ADC"/>
    <w:rsid w:val="00C94BB5"/>
    <w:rsid w:val="00C94C1E"/>
    <w:rsid w:val="00CA0564"/>
    <w:rsid w:val="00CA214E"/>
    <w:rsid w:val="00CA3477"/>
    <w:rsid w:val="00CA6250"/>
    <w:rsid w:val="00CB211D"/>
    <w:rsid w:val="00CB34E7"/>
    <w:rsid w:val="00CB7D0A"/>
    <w:rsid w:val="00CC6DE5"/>
    <w:rsid w:val="00CC7357"/>
    <w:rsid w:val="00CC73E6"/>
    <w:rsid w:val="00CC74A2"/>
    <w:rsid w:val="00CD2CB3"/>
    <w:rsid w:val="00CD7450"/>
    <w:rsid w:val="00CD7670"/>
    <w:rsid w:val="00CE17AA"/>
    <w:rsid w:val="00CE212F"/>
    <w:rsid w:val="00CE2F51"/>
    <w:rsid w:val="00CE3BEF"/>
    <w:rsid w:val="00CE5F27"/>
    <w:rsid w:val="00CE7564"/>
    <w:rsid w:val="00CF0D5C"/>
    <w:rsid w:val="00CF311B"/>
    <w:rsid w:val="00CF3640"/>
    <w:rsid w:val="00CF3AAE"/>
    <w:rsid w:val="00CF4F64"/>
    <w:rsid w:val="00CF62AD"/>
    <w:rsid w:val="00CF6EF1"/>
    <w:rsid w:val="00D046F8"/>
    <w:rsid w:val="00D11097"/>
    <w:rsid w:val="00D15B7C"/>
    <w:rsid w:val="00D16263"/>
    <w:rsid w:val="00D16540"/>
    <w:rsid w:val="00D16854"/>
    <w:rsid w:val="00D16E47"/>
    <w:rsid w:val="00D212BE"/>
    <w:rsid w:val="00D23D4D"/>
    <w:rsid w:val="00D2448D"/>
    <w:rsid w:val="00D26C84"/>
    <w:rsid w:val="00D323E2"/>
    <w:rsid w:val="00D346F7"/>
    <w:rsid w:val="00D36EF1"/>
    <w:rsid w:val="00D37DAF"/>
    <w:rsid w:val="00D40150"/>
    <w:rsid w:val="00D4021A"/>
    <w:rsid w:val="00D43117"/>
    <w:rsid w:val="00D44DC9"/>
    <w:rsid w:val="00D51368"/>
    <w:rsid w:val="00D53F7A"/>
    <w:rsid w:val="00D54270"/>
    <w:rsid w:val="00D55E37"/>
    <w:rsid w:val="00D55E8E"/>
    <w:rsid w:val="00D5614C"/>
    <w:rsid w:val="00D56C88"/>
    <w:rsid w:val="00D57A00"/>
    <w:rsid w:val="00D61231"/>
    <w:rsid w:val="00D63330"/>
    <w:rsid w:val="00D65219"/>
    <w:rsid w:val="00D653CB"/>
    <w:rsid w:val="00D67490"/>
    <w:rsid w:val="00D706D8"/>
    <w:rsid w:val="00D70FE1"/>
    <w:rsid w:val="00D7191F"/>
    <w:rsid w:val="00D71D04"/>
    <w:rsid w:val="00D73D01"/>
    <w:rsid w:val="00D74FC1"/>
    <w:rsid w:val="00D752AD"/>
    <w:rsid w:val="00D77FC1"/>
    <w:rsid w:val="00D80DBE"/>
    <w:rsid w:val="00D814FB"/>
    <w:rsid w:val="00D81783"/>
    <w:rsid w:val="00D8276C"/>
    <w:rsid w:val="00D83B28"/>
    <w:rsid w:val="00D83DD7"/>
    <w:rsid w:val="00D86F68"/>
    <w:rsid w:val="00D87CB2"/>
    <w:rsid w:val="00D90521"/>
    <w:rsid w:val="00D9080E"/>
    <w:rsid w:val="00D909BC"/>
    <w:rsid w:val="00D95639"/>
    <w:rsid w:val="00DA1BAF"/>
    <w:rsid w:val="00DA2CDB"/>
    <w:rsid w:val="00DA3D7E"/>
    <w:rsid w:val="00DA48E8"/>
    <w:rsid w:val="00DA69C6"/>
    <w:rsid w:val="00DB1BAE"/>
    <w:rsid w:val="00DB4A52"/>
    <w:rsid w:val="00DB4B93"/>
    <w:rsid w:val="00DC259A"/>
    <w:rsid w:val="00DC262C"/>
    <w:rsid w:val="00DC2E4E"/>
    <w:rsid w:val="00DC3EE1"/>
    <w:rsid w:val="00DC5C03"/>
    <w:rsid w:val="00DC6EE3"/>
    <w:rsid w:val="00DD2A56"/>
    <w:rsid w:val="00DD4C7F"/>
    <w:rsid w:val="00DD6709"/>
    <w:rsid w:val="00DD7A4E"/>
    <w:rsid w:val="00DD7EA3"/>
    <w:rsid w:val="00DE0992"/>
    <w:rsid w:val="00DE11B7"/>
    <w:rsid w:val="00DE50F8"/>
    <w:rsid w:val="00DE629C"/>
    <w:rsid w:val="00DF1104"/>
    <w:rsid w:val="00DF1B51"/>
    <w:rsid w:val="00DF2A7E"/>
    <w:rsid w:val="00DF421C"/>
    <w:rsid w:val="00DF6911"/>
    <w:rsid w:val="00E015A7"/>
    <w:rsid w:val="00E02135"/>
    <w:rsid w:val="00E02283"/>
    <w:rsid w:val="00E17714"/>
    <w:rsid w:val="00E24D49"/>
    <w:rsid w:val="00E30CD3"/>
    <w:rsid w:val="00E31F25"/>
    <w:rsid w:val="00E322D3"/>
    <w:rsid w:val="00E34712"/>
    <w:rsid w:val="00E34A18"/>
    <w:rsid w:val="00E35FB2"/>
    <w:rsid w:val="00E366DD"/>
    <w:rsid w:val="00E377CC"/>
    <w:rsid w:val="00E41C8F"/>
    <w:rsid w:val="00E43E9F"/>
    <w:rsid w:val="00E46313"/>
    <w:rsid w:val="00E53BA2"/>
    <w:rsid w:val="00E5542E"/>
    <w:rsid w:val="00E57319"/>
    <w:rsid w:val="00E6031C"/>
    <w:rsid w:val="00E61332"/>
    <w:rsid w:val="00E62421"/>
    <w:rsid w:val="00E625AE"/>
    <w:rsid w:val="00E65B4C"/>
    <w:rsid w:val="00E65C1F"/>
    <w:rsid w:val="00E67902"/>
    <w:rsid w:val="00E7167F"/>
    <w:rsid w:val="00E75B1E"/>
    <w:rsid w:val="00E7716A"/>
    <w:rsid w:val="00E803A8"/>
    <w:rsid w:val="00E8344B"/>
    <w:rsid w:val="00E872E9"/>
    <w:rsid w:val="00E907FE"/>
    <w:rsid w:val="00E91D08"/>
    <w:rsid w:val="00E9354B"/>
    <w:rsid w:val="00E94948"/>
    <w:rsid w:val="00E95CCF"/>
    <w:rsid w:val="00E96EA0"/>
    <w:rsid w:val="00E97462"/>
    <w:rsid w:val="00E97875"/>
    <w:rsid w:val="00EA12EB"/>
    <w:rsid w:val="00EA1674"/>
    <w:rsid w:val="00EA44D4"/>
    <w:rsid w:val="00EA6D46"/>
    <w:rsid w:val="00EB0EEF"/>
    <w:rsid w:val="00EB1ED3"/>
    <w:rsid w:val="00EB3A95"/>
    <w:rsid w:val="00EB6135"/>
    <w:rsid w:val="00EB73FC"/>
    <w:rsid w:val="00EB7AC8"/>
    <w:rsid w:val="00EC6D08"/>
    <w:rsid w:val="00ED1D4D"/>
    <w:rsid w:val="00ED3229"/>
    <w:rsid w:val="00ED3959"/>
    <w:rsid w:val="00ED468D"/>
    <w:rsid w:val="00ED6648"/>
    <w:rsid w:val="00ED6CFB"/>
    <w:rsid w:val="00EE21C5"/>
    <w:rsid w:val="00EE63D0"/>
    <w:rsid w:val="00EE6DB3"/>
    <w:rsid w:val="00EF07C5"/>
    <w:rsid w:val="00EF43CD"/>
    <w:rsid w:val="00EF5EF7"/>
    <w:rsid w:val="00EF678F"/>
    <w:rsid w:val="00EF71DE"/>
    <w:rsid w:val="00EF7434"/>
    <w:rsid w:val="00F01BF9"/>
    <w:rsid w:val="00F036C6"/>
    <w:rsid w:val="00F03873"/>
    <w:rsid w:val="00F04186"/>
    <w:rsid w:val="00F0688F"/>
    <w:rsid w:val="00F11252"/>
    <w:rsid w:val="00F128D7"/>
    <w:rsid w:val="00F13CC9"/>
    <w:rsid w:val="00F13D35"/>
    <w:rsid w:val="00F13E4D"/>
    <w:rsid w:val="00F15031"/>
    <w:rsid w:val="00F17211"/>
    <w:rsid w:val="00F212F8"/>
    <w:rsid w:val="00F2137E"/>
    <w:rsid w:val="00F26104"/>
    <w:rsid w:val="00F27AA1"/>
    <w:rsid w:val="00F31D50"/>
    <w:rsid w:val="00F31F71"/>
    <w:rsid w:val="00F32A18"/>
    <w:rsid w:val="00F333D9"/>
    <w:rsid w:val="00F343AE"/>
    <w:rsid w:val="00F4692A"/>
    <w:rsid w:val="00F46D72"/>
    <w:rsid w:val="00F47481"/>
    <w:rsid w:val="00F501AB"/>
    <w:rsid w:val="00F51422"/>
    <w:rsid w:val="00F51A22"/>
    <w:rsid w:val="00F529CA"/>
    <w:rsid w:val="00F52D42"/>
    <w:rsid w:val="00F55A61"/>
    <w:rsid w:val="00F62D51"/>
    <w:rsid w:val="00F677FE"/>
    <w:rsid w:val="00F67862"/>
    <w:rsid w:val="00F7281B"/>
    <w:rsid w:val="00F765CE"/>
    <w:rsid w:val="00F76F5C"/>
    <w:rsid w:val="00F83F50"/>
    <w:rsid w:val="00F85C89"/>
    <w:rsid w:val="00F86BFA"/>
    <w:rsid w:val="00F876C2"/>
    <w:rsid w:val="00F91B62"/>
    <w:rsid w:val="00F92684"/>
    <w:rsid w:val="00FA0EB8"/>
    <w:rsid w:val="00FA20E3"/>
    <w:rsid w:val="00FA5BD4"/>
    <w:rsid w:val="00FB079B"/>
    <w:rsid w:val="00FB11F5"/>
    <w:rsid w:val="00FB1315"/>
    <w:rsid w:val="00FB226C"/>
    <w:rsid w:val="00FB255C"/>
    <w:rsid w:val="00FB2657"/>
    <w:rsid w:val="00FB5AC5"/>
    <w:rsid w:val="00FB68D8"/>
    <w:rsid w:val="00FC0014"/>
    <w:rsid w:val="00FC05EB"/>
    <w:rsid w:val="00FC4621"/>
    <w:rsid w:val="00FC4F6F"/>
    <w:rsid w:val="00FC5DC5"/>
    <w:rsid w:val="00FC684D"/>
    <w:rsid w:val="00FD2CCE"/>
    <w:rsid w:val="00FD6C83"/>
    <w:rsid w:val="00FD7B94"/>
    <w:rsid w:val="00FE27FC"/>
    <w:rsid w:val="00FF0103"/>
    <w:rsid w:val="00FF1B1B"/>
    <w:rsid w:val="00FF347C"/>
    <w:rsid w:val="00FF50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983B38E"/>
  <w15:docId w15:val="{A1141C4D-74B9-4686-847D-6C6CEB4A67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2137E"/>
  </w:style>
  <w:style w:type="paragraph" w:styleId="Rubrik1">
    <w:name w:val="heading 1"/>
    <w:basedOn w:val="Normal"/>
    <w:next w:val="Normal"/>
    <w:link w:val="Rubrik1Char"/>
    <w:uiPriority w:val="9"/>
    <w:qFormat/>
    <w:rsid w:val="007A677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7A677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4103A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751F9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7A677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7A677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4103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nk">
    <w:name w:val="Hyperlink"/>
    <w:basedOn w:val="Standardstycketeckensnitt"/>
    <w:uiPriority w:val="99"/>
    <w:unhideWhenUsed/>
    <w:rsid w:val="00BD230D"/>
    <w:rPr>
      <w:color w:val="0000FF" w:themeColor="hyperlink"/>
      <w:u w:val="single"/>
    </w:rPr>
  </w:style>
  <w:style w:type="character" w:customStyle="1" w:styleId="Rubrik4Char">
    <w:name w:val="Rubrik 4 Char"/>
    <w:basedOn w:val="Standardstycketeckensnitt"/>
    <w:link w:val="Rubrik4"/>
    <w:uiPriority w:val="9"/>
    <w:rsid w:val="00751F9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Platshllartext">
    <w:name w:val="Placeholder Text"/>
    <w:basedOn w:val="Standardstycketeckensnitt"/>
    <w:uiPriority w:val="99"/>
    <w:semiHidden/>
    <w:rsid w:val="00E377CC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E377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E377C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4</TotalTime>
  <Pages>9</Pages>
  <Words>4482</Words>
  <Characters>23755</Characters>
  <Application>Microsoft Office Word</Application>
  <DocSecurity>0</DocSecurity>
  <Lines>197</Lines>
  <Paragraphs>56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Rubriker</vt:lpstr>
      </vt:variant>
      <vt:variant>
        <vt:i4>14</vt:i4>
      </vt:variant>
    </vt:vector>
  </HeadingPairs>
  <TitlesOfParts>
    <vt:vector size="15" baseType="lpstr">
      <vt:lpstr/>
      <vt:lpstr>Autoregressive models</vt:lpstr>
      <vt:lpstr>    One trophic level</vt:lpstr>
      <vt:lpstr>        Log-linear</vt:lpstr>
      <vt:lpstr>        Non-linear, Royama &amp; Kaitala</vt:lpstr>
      <vt:lpstr>        Non-linear, Delayed Ricker</vt:lpstr>
      <vt:lpstr>        Non-linear, perturbation model</vt:lpstr>
      <vt:lpstr>        Nonlinear, SETAR/TAR</vt:lpstr>
      <vt:lpstr>        Time-varying parameters</vt:lpstr>
      <vt:lpstr>        Additional covariates</vt:lpstr>
      <vt:lpstr>    Two trophic levels</vt:lpstr>
      <vt:lpstr>        Interspecific competition</vt:lpstr>
      <vt:lpstr>    Seasonal models</vt:lpstr>
      <vt:lpstr>    Variations on a theme</vt:lpstr>
      <vt:lpstr>    Programming notes</vt:lpstr>
    </vt:vector>
  </TitlesOfParts>
  <Company/>
  <LinksUpToDate>false</LinksUpToDate>
  <CharactersWithSpaces>28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Hellström</dc:creator>
  <cp:lastModifiedBy>Peter Hellström</cp:lastModifiedBy>
  <cp:revision>46</cp:revision>
  <dcterms:created xsi:type="dcterms:W3CDTF">2011-10-12T11:24:00Z</dcterms:created>
  <dcterms:modified xsi:type="dcterms:W3CDTF">2019-10-30T2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